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9F47D1B" w14:textId="3EA90C39" w:rsidR="00DE3485" w:rsidRDefault="003F5442" w:rsidP="00DE3485">
      <w:pPr>
        <w:tabs>
          <w:tab w:val="left" w:pos="5480"/>
        </w:tabs>
        <w:spacing w:after="0" w:line="240" w:lineRule="auto"/>
      </w:pPr>
      <w:bookmarkStart w:id="0" w:name="_Hlk134785412"/>
      <w:bookmarkEnd w:id="0"/>
      <w:r>
        <w:t xml:space="preserve"># </w:t>
      </w:r>
      <w:r w:rsidR="00DE3485">
        <w:t>Diagnosing Alzheimer’s Disease with Machine Learning</w:t>
      </w:r>
    </w:p>
    <w:p w14:paraId="4D67265C" w14:textId="6CBCA192" w:rsidR="00DE3485" w:rsidRDefault="008A4F6A" w:rsidP="00DE3485">
      <w:pPr>
        <w:tabs>
          <w:tab w:val="left" w:pos="5480"/>
        </w:tabs>
        <w:spacing w:after="0" w:line="240" w:lineRule="auto"/>
      </w:pPr>
      <w:r>
        <w:t xml:space="preserve">### </w:t>
      </w:r>
      <w:r w:rsidR="00DE3485">
        <w:t>By Eugene Fong</w:t>
      </w:r>
    </w:p>
    <w:p w14:paraId="578D3A09" w14:textId="77777777" w:rsidR="00DE3485" w:rsidRDefault="00DE3485" w:rsidP="00DE3485">
      <w:pPr>
        <w:tabs>
          <w:tab w:val="left" w:pos="5480"/>
        </w:tabs>
        <w:spacing w:after="0" w:line="240" w:lineRule="auto"/>
      </w:pPr>
    </w:p>
    <w:p w14:paraId="51917F94" w14:textId="3D797EF1" w:rsidR="00DE3485" w:rsidRDefault="008A4F6A" w:rsidP="00DE3485">
      <w:pPr>
        <w:tabs>
          <w:tab w:val="left" w:pos="5480"/>
        </w:tabs>
        <w:spacing w:after="0" w:line="240" w:lineRule="auto"/>
      </w:pPr>
      <w:r>
        <w:t xml:space="preserve">### </w:t>
      </w:r>
      <w:r w:rsidR="00DE3485">
        <w:t>Spring 2023</w:t>
      </w:r>
    </w:p>
    <w:p w14:paraId="64BD668B" w14:textId="6EAC3AD4" w:rsidR="00DE3485" w:rsidRDefault="008A4F6A" w:rsidP="00DE3485">
      <w:pPr>
        <w:tabs>
          <w:tab w:val="left" w:pos="5480"/>
        </w:tabs>
        <w:spacing w:after="0" w:line="240" w:lineRule="auto"/>
      </w:pPr>
      <w:r>
        <w:t xml:space="preserve">### </w:t>
      </w:r>
      <w:r w:rsidR="00DE3485">
        <w:t>Prof Chaojie Wang’s Capstone in Data Science class</w:t>
      </w:r>
    </w:p>
    <w:p w14:paraId="74FACA74" w14:textId="6059BB6B" w:rsidR="00DE3485" w:rsidRDefault="008A4F6A" w:rsidP="00DE3485">
      <w:pPr>
        <w:tabs>
          <w:tab w:val="left" w:pos="5480"/>
        </w:tabs>
        <w:spacing w:after="0" w:line="240" w:lineRule="auto"/>
      </w:pPr>
      <w:r>
        <w:t xml:space="preserve">### </w:t>
      </w:r>
      <w:r w:rsidR="00DE3485">
        <w:t>DATA 606 @UMBC</w:t>
      </w:r>
    </w:p>
    <w:p w14:paraId="0BDB5A99" w14:textId="77777777" w:rsidR="008A50E0" w:rsidRDefault="008A50E0" w:rsidP="00DE3485">
      <w:pPr>
        <w:tabs>
          <w:tab w:val="left" w:pos="5480"/>
        </w:tabs>
        <w:spacing w:after="0" w:line="240" w:lineRule="auto"/>
      </w:pPr>
    </w:p>
    <w:p w14:paraId="2A247A82" w14:textId="19C21B56" w:rsidR="008A50E0" w:rsidRDefault="008A4F6A" w:rsidP="00DE3485">
      <w:pPr>
        <w:tabs>
          <w:tab w:val="left" w:pos="5480"/>
        </w:tabs>
        <w:spacing w:after="0" w:line="240" w:lineRule="auto"/>
      </w:pPr>
      <w:r>
        <w:t># OVERVIEW</w:t>
      </w:r>
    </w:p>
    <w:p w14:paraId="14439D95" w14:textId="41A2386B" w:rsidR="008A4F6A" w:rsidRDefault="008A4F6A" w:rsidP="00DE3485">
      <w:pPr>
        <w:tabs>
          <w:tab w:val="left" w:pos="5480"/>
        </w:tabs>
        <w:spacing w:after="0" w:line="240" w:lineRule="auto"/>
      </w:pPr>
      <w:r>
        <w:t>### PHASE 1 – Proposal &amp; Planning</w:t>
      </w:r>
    </w:p>
    <w:p w14:paraId="523E65E9" w14:textId="447D7994" w:rsidR="008A4F6A" w:rsidRDefault="008A4F6A" w:rsidP="00DE3485">
      <w:pPr>
        <w:tabs>
          <w:tab w:val="left" w:pos="5480"/>
        </w:tabs>
        <w:spacing w:after="0" w:line="240" w:lineRule="auto"/>
      </w:pPr>
      <w:r>
        <w:t>###### Literature search: Alzheimer’s Disease</w:t>
      </w:r>
    </w:p>
    <w:p w14:paraId="57CC6E7B" w14:textId="55AED705" w:rsidR="008A4F6A" w:rsidRDefault="008A4F6A" w:rsidP="00DE3485">
      <w:pPr>
        <w:tabs>
          <w:tab w:val="left" w:pos="5480"/>
        </w:tabs>
        <w:spacing w:after="0" w:line="240" w:lineRule="auto"/>
      </w:pPr>
      <w:r>
        <w:t>###### Diagnosing Alzheimer’s is hard!</w:t>
      </w:r>
    </w:p>
    <w:p w14:paraId="3A9462C3" w14:textId="5B95971D" w:rsidR="008A4F6A" w:rsidRDefault="008A4F6A" w:rsidP="00DE3485">
      <w:pPr>
        <w:tabs>
          <w:tab w:val="left" w:pos="5480"/>
        </w:tabs>
        <w:spacing w:after="0" w:line="240" w:lineRule="auto"/>
      </w:pPr>
      <w:r>
        <w:t>###### OASIS dataset</w:t>
      </w:r>
    </w:p>
    <w:p w14:paraId="000569EE" w14:textId="77777777" w:rsidR="008A4F6A" w:rsidRDefault="008A4F6A" w:rsidP="00DE3485">
      <w:pPr>
        <w:tabs>
          <w:tab w:val="left" w:pos="5480"/>
        </w:tabs>
        <w:spacing w:after="0" w:line="240" w:lineRule="auto"/>
      </w:pPr>
    </w:p>
    <w:p w14:paraId="56B1C1CD" w14:textId="0D4BB831" w:rsidR="008A4F6A" w:rsidRDefault="008A4F6A" w:rsidP="008A4F6A">
      <w:pPr>
        <w:tabs>
          <w:tab w:val="left" w:pos="5480"/>
        </w:tabs>
        <w:spacing w:after="0" w:line="240" w:lineRule="auto"/>
      </w:pPr>
      <w:r>
        <w:t>### PHASE 2 – Data prep, EDA, &amp; Data Viz</w:t>
      </w:r>
    </w:p>
    <w:p w14:paraId="4115FA29" w14:textId="72205087" w:rsidR="008A4F6A" w:rsidRDefault="008A4F6A" w:rsidP="008A4F6A">
      <w:pPr>
        <w:tabs>
          <w:tab w:val="left" w:pos="5480"/>
        </w:tabs>
        <w:spacing w:after="0" w:line="240" w:lineRule="auto"/>
      </w:pPr>
      <w:r>
        <w:t>###### Stats</w:t>
      </w:r>
      <w:r w:rsidR="00C77E25">
        <w:t xml:space="preserve"> &amp; </w:t>
      </w:r>
      <w:r>
        <w:t>Data viz</w:t>
      </w:r>
    </w:p>
    <w:p w14:paraId="032AD53C" w14:textId="7BA15038" w:rsidR="008A4F6A" w:rsidRDefault="008A4F6A" w:rsidP="008A4F6A">
      <w:pPr>
        <w:tabs>
          <w:tab w:val="left" w:pos="5480"/>
        </w:tabs>
        <w:spacing w:after="0" w:line="240" w:lineRule="auto"/>
      </w:pPr>
      <w:r>
        <w:t>###### Filtering</w:t>
      </w:r>
    </w:p>
    <w:p w14:paraId="1344EFD7" w14:textId="77777777" w:rsidR="008A4F6A" w:rsidRDefault="008A4F6A" w:rsidP="00DE3485">
      <w:pPr>
        <w:tabs>
          <w:tab w:val="left" w:pos="5480"/>
        </w:tabs>
        <w:spacing w:after="0" w:line="240" w:lineRule="auto"/>
      </w:pPr>
    </w:p>
    <w:p w14:paraId="02ADF814" w14:textId="24876EEC" w:rsidR="00AB2D4C" w:rsidRDefault="00AB2D4C" w:rsidP="00AB2D4C">
      <w:pPr>
        <w:tabs>
          <w:tab w:val="left" w:pos="5480"/>
        </w:tabs>
        <w:spacing w:after="0" w:line="240" w:lineRule="auto"/>
      </w:pPr>
      <w:r>
        <w:t>### PHASE 3 – Model training &amp; Deployment</w:t>
      </w:r>
    </w:p>
    <w:p w14:paraId="6712BB61" w14:textId="73A88CB4" w:rsidR="00AB2D4C" w:rsidRDefault="00AB2D4C" w:rsidP="00AB2D4C">
      <w:pPr>
        <w:tabs>
          <w:tab w:val="left" w:pos="5480"/>
        </w:tabs>
        <w:spacing w:after="0" w:line="240" w:lineRule="auto"/>
      </w:pPr>
      <w:r>
        <w:t>###### Data cleansing &amp; transformation</w:t>
      </w:r>
    </w:p>
    <w:p w14:paraId="7A71656E" w14:textId="569842F9" w:rsidR="00AB2D4C" w:rsidRDefault="00AB2D4C" w:rsidP="00AB2D4C">
      <w:pPr>
        <w:tabs>
          <w:tab w:val="left" w:pos="5480"/>
        </w:tabs>
        <w:spacing w:after="0" w:line="240" w:lineRule="auto"/>
      </w:pPr>
      <w:r>
        <w:t>###### Stratified train/test split</w:t>
      </w:r>
    </w:p>
    <w:p w14:paraId="54AB6735" w14:textId="36859D88" w:rsidR="00AB2D4C" w:rsidRDefault="00AB2D4C" w:rsidP="00AB2D4C">
      <w:pPr>
        <w:tabs>
          <w:tab w:val="left" w:pos="5480"/>
        </w:tabs>
        <w:spacing w:after="0" w:line="240" w:lineRule="auto"/>
      </w:pPr>
      <w:r>
        <w:t>###### Model training</w:t>
      </w:r>
    </w:p>
    <w:p w14:paraId="4EA34D78" w14:textId="68A46CB3" w:rsidR="00AB2D4C" w:rsidRDefault="00AB2D4C" w:rsidP="00AB2D4C">
      <w:pPr>
        <w:tabs>
          <w:tab w:val="left" w:pos="5480"/>
        </w:tabs>
        <w:spacing w:after="0" w:line="240" w:lineRule="auto"/>
      </w:pPr>
      <w:r>
        <w:t>###### Prediction evaluation</w:t>
      </w:r>
    </w:p>
    <w:p w14:paraId="44757550" w14:textId="77777777" w:rsidR="008A4DDE" w:rsidRDefault="008A4DDE" w:rsidP="00AB2D4C">
      <w:pPr>
        <w:tabs>
          <w:tab w:val="left" w:pos="5480"/>
        </w:tabs>
        <w:spacing w:after="0" w:line="240" w:lineRule="auto"/>
      </w:pPr>
    </w:p>
    <w:p w14:paraId="0BB00373" w14:textId="07D0D42C" w:rsidR="008A4DDE" w:rsidRDefault="008A4DDE" w:rsidP="008A4DDE">
      <w:pPr>
        <w:tabs>
          <w:tab w:val="left" w:pos="5480"/>
        </w:tabs>
        <w:spacing w:after="0" w:line="240" w:lineRule="auto"/>
      </w:pPr>
      <w:r>
        <w:t xml:space="preserve"># PHASE 1 </w:t>
      </w:r>
      <w:r w:rsidR="00843164">
        <w:t xml:space="preserve">– </w:t>
      </w:r>
      <w:r>
        <w:t>Proposal &amp; Planning</w:t>
      </w:r>
    </w:p>
    <w:p w14:paraId="34C07ADF" w14:textId="77777777" w:rsidR="008A4DDE" w:rsidRDefault="008A4DDE" w:rsidP="008A4DDE">
      <w:pPr>
        <w:tabs>
          <w:tab w:val="left" w:pos="5480"/>
        </w:tabs>
        <w:spacing w:after="0" w:line="240" w:lineRule="auto"/>
      </w:pPr>
    </w:p>
    <w:p w14:paraId="479B0C1C" w14:textId="4BE6FBF2" w:rsidR="00843164" w:rsidRDefault="00843164" w:rsidP="008A4DDE">
      <w:pPr>
        <w:tabs>
          <w:tab w:val="left" w:pos="5480"/>
        </w:tabs>
        <w:spacing w:after="0" w:line="240" w:lineRule="auto"/>
      </w:pPr>
      <w:r>
        <w:t>#  Literature search: Alzheimer’s disease (AD)</w:t>
      </w:r>
    </w:p>
    <w:p w14:paraId="0409FC72" w14:textId="77777777" w:rsidR="00CD0875" w:rsidRDefault="00CD0875" w:rsidP="008A4DDE">
      <w:pPr>
        <w:tabs>
          <w:tab w:val="left" w:pos="5480"/>
        </w:tabs>
        <w:spacing w:after="0" w:line="240" w:lineRule="auto"/>
      </w:pPr>
    </w:p>
    <w:p w14:paraId="6DE733C4" w14:textId="1F6DBA70" w:rsidR="00CD0875" w:rsidRDefault="00CD0875" w:rsidP="008A4DDE">
      <w:pPr>
        <w:tabs>
          <w:tab w:val="left" w:pos="5480"/>
        </w:tabs>
        <w:spacing w:after="0" w:line="240" w:lineRule="auto"/>
      </w:pPr>
      <w:r w:rsidRPr="00CD0875">
        <w:lastRenderedPageBreak/>
        <w:drawing>
          <wp:inline distT="0" distB="0" distL="0" distR="0" wp14:anchorId="4F963008" wp14:editId="2D8BB79F">
            <wp:extent cx="5943600" cy="4392295"/>
            <wp:effectExtent l="0" t="0" r="0" b="8255"/>
            <wp:docPr id="3" name="Picture 2" descr="A picture containing drawing, sketch, brain&#10;&#10;Description automatically generated">
              <a:extLst xmlns:a="http://schemas.openxmlformats.org/drawingml/2006/main">
                <a:ext uri="{FF2B5EF4-FFF2-40B4-BE49-F238E27FC236}">
                  <a16:creationId xmlns:a16="http://schemas.microsoft.com/office/drawing/2014/main" id="{37E2D60A-D9E5-E87B-3934-28CB77533AC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A picture containing drawing, sketch, brain&#10;&#10;Description automatically generated">
                      <a:extLst>
                        <a:ext uri="{FF2B5EF4-FFF2-40B4-BE49-F238E27FC236}">
                          <a16:creationId xmlns:a16="http://schemas.microsoft.com/office/drawing/2014/main" id="{37E2D60A-D9E5-E87B-3934-28CB77533ACD}"/>
                        </a:ext>
                      </a:extLst>
                    </pic:cNvPr>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5943600" cy="4392295"/>
                    </a:xfrm>
                    <a:prstGeom prst="rect">
                      <a:avLst/>
                    </a:prstGeom>
                    <a:noFill/>
                  </pic:spPr>
                </pic:pic>
              </a:graphicData>
            </a:graphic>
          </wp:inline>
        </w:drawing>
      </w:r>
    </w:p>
    <w:p w14:paraId="58184E77" w14:textId="440C5E7E" w:rsidR="00CD0875" w:rsidRDefault="00CD0875" w:rsidP="008A4DDE">
      <w:pPr>
        <w:tabs>
          <w:tab w:val="left" w:pos="5480"/>
        </w:tabs>
        <w:spacing w:after="0" w:line="240" w:lineRule="auto"/>
      </w:pPr>
      <w:r>
        <w:t xml:space="preserve">Figure comparing the changes between healthy brains to Alzheimer’s disease brains </w:t>
      </w:r>
      <w:r>
        <w:fldChar w:fldCharType="begin"/>
      </w:r>
      <w:r>
        <w:instrText xml:space="preserve"> ADDIN ZOTERO_ITEM CSL_CITATION {"citationID":"5wPeWtCH","properties":{"formattedCitation":"(Breijyeh &amp; Karaman, 2020)","plainCitation":"(Breijyeh &amp; Karaman, 2020)","noteIndex":0},"citationItems":[{"id":266,"uris":["http://zotero.org/users/8652042/items/PZ3KPEY3"],"itemData":{"id":266,"type":"article-journal","abstract":"Alzheimer’s disease (AD) is a disorder that causes degeneration of the cells in the brain and it is the main cause of dementia, which is characterized by a decline in thinking and independence in personal daily activities. AD is considered a multifactorial disease: two main hypotheses were proposed as a cause for AD, cholinergic and amyloid hypotheses. Additionally, several risk factors such as increasing age, genetic factors, head injuries, vascular diseases, infections, and environmental factors play a role in the disease. Currently, there are only two classes of approved drugs to treat AD, including inhibitors to cholinesterase enzyme and antagonists to N-methyl d-aspartate (NMDA), which are eﬀective only in treating the symptoms of AD, but do not cure or prevent the disease. Nowadays, the research is focusing on understanding AD pathology by targeting several mechanisms, such as abnormal tau protein metabolism, β-amyloid, inﬂammatory response, and cholinergic and free radical damage, aiming to develop successful treatments that are capable of stopping or modifying the course of AD. This review discusses currently available drugs and future theories for the development of new therapies for AD, such as disease-modifying therapeutics (DMT), chaperones, and natural compounds.","container-title":"Molecules","DOI":"10.3390/molecules25245789","ISSN":"1420-3049","issue":"24","journalAbbreviation":"Molecules","language":"en","page":"5789","source":"DOI.org (Crossref)","title":"Comprehensive Review on Alzheimer’s Disease: Causes and Treatment","title-short":"Comprehensive Review on Alzheimer’s Disease","volume":"25","author":[{"family":"Breijyeh","given":"Zeinab"},{"family":"Karaman","given":"Rafik"}],"issued":{"date-parts":[["2020",12,8]]}}}],"schema":"https://github.com/citation-style-language/schema/raw/master/csl-citation.json"} </w:instrText>
      </w:r>
      <w:r>
        <w:fldChar w:fldCharType="separate"/>
      </w:r>
      <w:r w:rsidRPr="00CD0875">
        <w:rPr>
          <w:rFonts w:ascii="Calibri" w:hAnsi="Calibri" w:cs="Calibri"/>
        </w:rPr>
        <w:t>(Breijyeh &amp; Karaman, 2020)</w:t>
      </w:r>
      <w:r>
        <w:fldChar w:fldCharType="end"/>
      </w:r>
    </w:p>
    <w:p w14:paraId="43CF780D" w14:textId="77777777" w:rsidR="00CD0875" w:rsidRDefault="00CD0875" w:rsidP="008A4DDE">
      <w:pPr>
        <w:tabs>
          <w:tab w:val="left" w:pos="5480"/>
        </w:tabs>
        <w:spacing w:after="0" w:line="240" w:lineRule="auto"/>
      </w:pPr>
    </w:p>
    <w:p w14:paraId="66EBFB12" w14:textId="77777777" w:rsidR="008A4DDE" w:rsidRDefault="008A4DDE" w:rsidP="00AB2D4C">
      <w:pPr>
        <w:tabs>
          <w:tab w:val="left" w:pos="5480"/>
        </w:tabs>
        <w:spacing w:after="0" w:line="240" w:lineRule="auto"/>
      </w:pPr>
    </w:p>
    <w:p w14:paraId="2B6B9374" w14:textId="409DE511" w:rsidR="009E2BCB" w:rsidRDefault="003C7232" w:rsidP="003C7232">
      <w:pPr>
        <w:tabs>
          <w:tab w:val="left" w:pos="720"/>
        </w:tabs>
        <w:spacing w:after="0" w:line="240" w:lineRule="auto"/>
      </w:pPr>
      <w:r>
        <w:tab/>
        <w:t>Alzheimer’s disease (AD) is a progressive neurodegenerative disease which causes a decline in cognitive functions until death. It is the main cause of dementia and rapidly increasing worldwide</w:t>
      </w:r>
      <w:r w:rsidR="00375332">
        <w:t xml:space="preserve">, roughly doubling every 5 years. The direct cause  is still an issue of hot debate, but the literature has many risk factors listed such as: “increasing age, genetic factors, head injuries, vascular diseases, infections, and environmental factors” </w:t>
      </w:r>
      <w:r w:rsidR="00375332">
        <w:fldChar w:fldCharType="begin"/>
      </w:r>
      <w:r w:rsidR="00375332">
        <w:instrText xml:space="preserve"> ADDIN ZOTERO_ITEM CSL_CITATION {"citationID":"3pcye5zb","properties":{"formattedCitation":"(Breijyeh &amp; Karaman, 2020)","plainCitation":"(Breijyeh &amp; Karaman, 2020)","noteIndex":0},"citationItems":[{"id":266,"uris":["http://zotero.org/users/8652042/items/PZ3KPEY3"],"itemData":{"id":266,"type":"article-journal","abstract":"Alzheimer’s disease (AD) is a disorder that causes degeneration of the cells in the brain and it is the main cause of dementia, which is characterized by a decline in thinking and independence in personal daily activities. AD is considered a multifactorial disease: two main hypotheses were proposed as a cause for AD, cholinergic and amyloid hypotheses. Additionally, several risk factors such as increasing age, genetic factors, head injuries, vascular diseases, infections, and environmental factors play a role in the disease. Currently, there are only two classes of approved drugs to treat AD, including inhibitors to cholinesterase enzyme and antagonists to N-methyl d-aspartate (NMDA), which are eﬀective only in treating the symptoms of AD, but do not cure or prevent the disease. Nowadays, the research is focusing on understanding AD pathology by targeting several mechanisms, such as abnormal tau protein metabolism, β-amyloid, inﬂammatory response, and cholinergic and free radical damage, aiming to develop successful treatments that are capable of stopping or modifying the course of AD. This review discusses currently available drugs and future theories for the development of new therapies for AD, such as disease-modifying therapeutics (DMT), chaperones, and natural compounds.","container-title":"Molecules","DOI":"10.3390/molecules25245789","ISSN":"1420-3049","issue":"24","journalAbbreviation":"Molecules","language":"en","page":"5789","source":"DOI.org (Crossref)","title":"Comprehensive Review on Alzheimer’s Disease: Causes and Treatment","title-short":"Comprehensive Review on Alzheimer’s Disease","volume":"25","author":[{"family":"Breijyeh","given":"Zeinab"},{"family":"Karaman","given":"Rafik"}],"issued":{"date-parts":[["2020",12,8]]}}}],"schema":"https://github.com/citation-style-language/schema/raw/master/csl-citation.json"} </w:instrText>
      </w:r>
      <w:r w:rsidR="00375332">
        <w:fldChar w:fldCharType="separate"/>
      </w:r>
      <w:r w:rsidR="00375332" w:rsidRPr="00375332">
        <w:rPr>
          <w:rFonts w:ascii="Calibri" w:hAnsi="Calibri" w:cs="Calibri"/>
        </w:rPr>
        <w:t>(Breijyeh &amp; Karaman, 2020)</w:t>
      </w:r>
      <w:r w:rsidR="00375332">
        <w:fldChar w:fldCharType="end"/>
      </w:r>
      <w:r w:rsidR="00375332">
        <w:t>. From a clinic</w:t>
      </w:r>
      <w:r w:rsidR="00CA2365">
        <w:t>al</w:t>
      </w:r>
      <w:r w:rsidR="00375332">
        <w:t xml:space="preserve"> standpoint, </w:t>
      </w:r>
      <w:r w:rsidR="00090745">
        <w:t xml:space="preserve">AD patients exhibit “memory loss… change of personality… progressive loss of cognitive functions” </w:t>
      </w:r>
      <w:r w:rsidR="00090745">
        <w:fldChar w:fldCharType="begin"/>
      </w:r>
      <w:r w:rsidR="00090745">
        <w:instrText xml:space="preserve"> ADDIN ZOTERO_ITEM CSL_CITATION {"citationID":"KIhXZ93p","properties":{"formattedCitation":"(Breijyeh &amp; Karaman, 2020)","plainCitation":"(Breijyeh &amp; Karaman, 2020)","noteIndex":0},"citationItems":[{"id":266,"uris":["http://zotero.org/users/8652042/items/PZ3KPEY3"],"itemData":{"id":266,"type":"article-journal","abstract":"Alzheimer’s disease (AD) is a disorder that causes degeneration of the cells in the brain and it is the main cause of dementia, which is characterized by a decline in thinking and independence in personal daily activities. AD is considered a multifactorial disease: two main hypotheses were proposed as a cause for AD, cholinergic and amyloid hypotheses. Additionally, several risk factors such as increasing age, genetic factors, head injuries, vascular diseases, infections, and environmental factors play a role in the disease. Currently, there are only two classes of approved drugs to treat AD, including inhibitors to cholinesterase enzyme and antagonists to N-methyl d-aspartate (NMDA), which are eﬀective only in treating the symptoms of AD, but do not cure or prevent the disease. Nowadays, the research is focusing on understanding AD pathology by targeting several mechanisms, such as abnormal tau protein metabolism, β-amyloid, inﬂammatory response, and cholinergic and free radical damage, aiming to develop successful treatments that are capable of stopping or modifying the course of AD. This review discusses currently available drugs and future theories for the development of new therapies for AD, such as disease-modifying therapeutics (DMT), chaperones, and natural compounds.","container-title":"Molecules","DOI":"10.3390/molecules25245789","ISSN":"1420-3049","issue":"24","journalAbbreviation":"Molecules","language":"en","page":"5789","source":"DOI.org (Crossref)","title":"Comprehensive Review on Alzheimer’s Disease: Causes and Treatment","title-short":"Comprehensive Review on Alzheimer’s Disease","volume":"25","author":[{"family":"Breijyeh","given":"Zeinab"},{"family":"Karaman","given":"Rafik"}],"issued":{"date-parts":[["2020",12,8]]}}}],"schema":"https://github.com/citation-style-language/schema/raw/master/csl-citation.json"} </w:instrText>
      </w:r>
      <w:r w:rsidR="00090745">
        <w:fldChar w:fldCharType="separate"/>
      </w:r>
      <w:r w:rsidR="00090745" w:rsidRPr="00090745">
        <w:rPr>
          <w:rFonts w:ascii="Calibri" w:hAnsi="Calibri" w:cs="Calibri"/>
        </w:rPr>
        <w:t>(Breijyeh &amp; Karaman, 2020)</w:t>
      </w:r>
      <w:r w:rsidR="00090745">
        <w:fldChar w:fldCharType="end"/>
      </w:r>
      <w:r w:rsidR="00090745">
        <w:t xml:space="preserve">. </w:t>
      </w:r>
      <w:r w:rsidR="00375332">
        <w:t xml:space="preserve">From a </w:t>
      </w:r>
      <w:r w:rsidR="009F0117">
        <w:t>bio</w:t>
      </w:r>
      <w:r w:rsidR="00375332">
        <w:t xml:space="preserve">molecular </w:t>
      </w:r>
      <w:r w:rsidR="009F0117">
        <w:t>examination</w:t>
      </w:r>
      <w:r w:rsidR="00375332">
        <w:t>, autopsies have revealed neuritic pla</w:t>
      </w:r>
      <w:r w:rsidR="009F0117">
        <w:t>q</w:t>
      </w:r>
      <w:r w:rsidR="00375332">
        <w:t>ues and neurofibrillary tangles, which are predicted to be caused by amyloid-beta (AB</w:t>
      </w:r>
      <w:r w:rsidR="00DA751E">
        <w:t xml:space="preserve">) plaques interfering with acetylcholine (ACh), its receptors, and/or production in the nucleus basalis of Meynart (NBM) in the basal forebrain </w:t>
      </w:r>
      <w:r w:rsidR="00DA751E">
        <w:fldChar w:fldCharType="begin"/>
      </w:r>
      <w:r w:rsidR="00DA751E">
        <w:instrText xml:space="preserve"> ADDIN ZOTERO_ITEM CSL_CITATION {"citationID":"fTT1gUHI","properties":{"formattedCitation":"(Breijyeh &amp; Karaman, 2020)","plainCitation":"(Breijyeh &amp; Karaman, 2020)","noteIndex":0},"citationItems":[{"id":266,"uris":["http://zotero.org/users/8652042/items/PZ3KPEY3"],"itemData":{"id":266,"type":"article-journal","abstract":"Alzheimer’s disease (AD) is a disorder that causes degeneration of the cells in the brain and it is the main cause of dementia, which is characterized by a decline in thinking and independence in personal daily activities. AD is considered a multifactorial disease: two main hypotheses were proposed as a cause for AD, cholinergic and amyloid hypotheses. Additionally, several risk factors such as increasing age, genetic factors, head injuries, vascular diseases, infections, and environmental factors play a role in the disease. Currently, there are only two classes of approved drugs to treat AD, including inhibitors to cholinesterase enzyme and antagonists to N-methyl d-aspartate (NMDA), which are eﬀective only in treating the symptoms of AD, but do not cure or prevent the disease. Nowadays, the research is focusing on understanding AD pathology by targeting several mechanisms, such as abnormal tau protein metabolism, β-amyloid, inﬂammatory response, and cholinergic and free radical damage, aiming to develop successful treatments that are capable of stopping or modifying the course of AD. This review discusses currently available drugs and future theories for the development of new therapies for AD, such as disease-modifying therapeutics (DMT), chaperones, and natural compounds.","container-title":"Molecules","DOI":"10.3390/molecules25245789","ISSN":"1420-3049","issue":"24","journalAbbreviation":"Molecules","language":"en","page":"5789","source":"DOI.org (Crossref)","title":"Comprehensive Review on Alzheimer’s Disease: Causes and Treatment","title-short":"Comprehensive Review on Alzheimer’s Disease","volume":"25","author":[{"family":"Breijyeh","given":"Zeinab"},{"family":"Karaman","given":"Rafik"}],"issued":{"date-parts":[["2020",12,8]]}}}],"schema":"https://github.com/citation-style-language/schema/raw/master/csl-citation.json"} </w:instrText>
      </w:r>
      <w:r w:rsidR="00DA751E">
        <w:fldChar w:fldCharType="separate"/>
      </w:r>
      <w:r w:rsidR="00DA751E" w:rsidRPr="00DA751E">
        <w:rPr>
          <w:rFonts w:ascii="Calibri" w:hAnsi="Calibri" w:cs="Calibri"/>
        </w:rPr>
        <w:t>(Breijyeh &amp; Karaman, 2020)</w:t>
      </w:r>
      <w:r w:rsidR="00DA751E">
        <w:fldChar w:fldCharType="end"/>
      </w:r>
      <w:r w:rsidR="00375332">
        <w:t xml:space="preserve">. </w:t>
      </w:r>
      <w:r w:rsidR="00B23298">
        <w:t>However, whether AB plaques are truly the root cause of A</w:t>
      </w:r>
      <w:r w:rsidR="00314891">
        <w:t>lzheimer’s</w:t>
      </w:r>
      <w:r w:rsidR="00B23298">
        <w:t xml:space="preserve"> is now </w:t>
      </w:r>
      <w:r w:rsidR="00E64A4F">
        <w:t xml:space="preserve">under scrutiny </w:t>
      </w:r>
      <w:r w:rsidR="00B23298">
        <w:t>after neuroscientist and physician, Matthew Schrag, reexamined the initial research identifying AB plaques as the root cause by Sylvain Lesne. Some of the results from Lesne’s</w:t>
      </w:r>
      <w:r w:rsidR="00AD61F1">
        <w:t xml:space="preserve"> 2006</w:t>
      </w:r>
      <w:r w:rsidR="00B23298">
        <w:t xml:space="preserve"> papers may have been </w:t>
      </w:r>
      <w:r w:rsidR="00F65A47">
        <w:t>manipulated</w:t>
      </w:r>
      <w:r w:rsidR="00B23298">
        <w:t xml:space="preserve"> </w:t>
      </w:r>
      <w:r w:rsidR="00983439">
        <w:fldChar w:fldCharType="begin"/>
      </w:r>
      <w:r w:rsidR="00983439">
        <w:instrText xml:space="preserve"> ADDIN ZOTERO_ITEM CSL_CITATION {"citationID":"ibKRiEWX","properties":{"formattedCitation":"({\\i{}Potential Fabrication in Research Images Threatens Key Theory of Alzheimer\\uc0\\u8217{}s Disease}, n.d.)","plainCitation":"(Potential Fabrication in Research Images Threatens Key Theory of Alzheimer’s Disease, n.d.)","noteIndex":0},"citationItems":[{"id":325,"uris":["http://zotero.org/users/8652042/items/6IQ27NZ4"],"itemData":{"id":325,"type":"webpage","abstract":"A neuroscience sleuth challenges data showing one toxic form of amyloid protein is a cause of brain condition","language":"en","title":"Potential fabrication in research images threatens key theory of Alzheimer’s disease","URL":"https://www.science.org/content/article/potential-fabrication-research-images-threatens-key-theory-alzheimers-disease","accessed":{"date-parts":[["2023",5,11]]}}}],"schema":"https://github.com/citation-style-language/schema/raw/master/csl-citation.json"} </w:instrText>
      </w:r>
      <w:r w:rsidR="00983439">
        <w:fldChar w:fldCharType="separate"/>
      </w:r>
      <w:r w:rsidR="00983439" w:rsidRPr="00983439">
        <w:rPr>
          <w:rFonts w:ascii="Calibri" w:hAnsi="Calibri" w:cs="Calibri"/>
          <w:kern w:val="0"/>
          <w:szCs w:val="24"/>
        </w:rPr>
        <w:t>(</w:t>
      </w:r>
      <w:r w:rsidR="00983439" w:rsidRPr="00983439">
        <w:rPr>
          <w:rFonts w:ascii="Calibri" w:hAnsi="Calibri" w:cs="Calibri"/>
          <w:i/>
          <w:iCs/>
          <w:kern w:val="0"/>
          <w:szCs w:val="24"/>
        </w:rPr>
        <w:t>Potential Fabrication in Research Images Threatens Key Theory of Alzheimer’s Disease</w:t>
      </w:r>
      <w:r w:rsidR="00983439" w:rsidRPr="00983439">
        <w:rPr>
          <w:rFonts w:ascii="Calibri" w:hAnsi="Calibri" w:cs="Calibri"/>
          <w:kern w:val="0"/>
          <w:szCs w:val="24"/>
        </w:rPr>
        <w:t>, n.d.)</w:t>
      </w:r>
      <w:r w:rsidR="00983439">
        <w:fldChar w:fldCharType="end"/>
      </w:r>
      <w:r w:rsidR="00983439">
        <w:t>. Prior to 2021, the AD drugs available could only address some of the</w:t>
      </w:r>
      <w:r w:rsidR="005B31D6">
        <w:t xml:space="preserve"> individual</w:t>
      </w:r>
      <w:r w:rsidR="00983439">
        <w:t xml:space="preserve"> symptoms of AD, with no effect on the final outcome of the disease </w:t>
      </w:r>
      <w:r w:rsidR="00983439">
        <w:fldChar w:fldCharType="begin"/>
      </w:r>
      <w:r w:rsidR="00983439">
        <w:instrText xml:space="preserve"> ADDIN ZOTERO_ITEM CSL_CITATION {"citationID":"XODDo1fx","properties":{"formattedCitation":"(Breijyeh &amp; Karaman, 2020)","plainCitation":"(Breijyeh &amp; Karaman, 2020)","noteIndex":0},"citationItems":[{"id":266,"uris":["http://zotero.org/users/8652042/items/PZ3KPEY3"],"itemData":{"id":266,"type":"article-journal","abstract":"Alzheimer’s disease (AD) is a disorder that causes degeneration of the cells in the brain and it is the main cause of dementia, which is characterized by a decline in thinking and independence in personal daily activities. AD is considered a multifactorial disease: two main hypotheses were proposed as a cause for AD, cholinergic and amyloid hypotheses. Additionally, several risk factors such as increasing age, genetic factors, head injuries, vascular diseases, infections, and environmental factors play a role in the disease. Currently, there are only two classes of approved drugs to treat AD, including inhibitors to cholinesterase enzyme and antagonists to N-methyl d-aspartate (NMDA), which are eﬀective only in treating the symptoms of AD, but do not cure or prevent the disease. Nowadays, the research is focusing on understanding AD pathology by targeting several mechanisms, such as abnormal tau protein metabolism, β-amyloid, inﬂammatory response, and cholinergic and free radical damage, aiming to develop successful treatments that are capable of stopping or modifying the course of AD. This review discusses currently available drugs and future theories for the development of new therapies for AD, such as disease-modifying therapeutics (DMT), chaperones, and natural compounds.","container-title":"Molecules","DOI":"10.3390/molecules25245789","ISSN":"1420-3049","issue":"24","journalAbbreviation":"Molecules","language":"en","page":"5789","source":"DOI.org (Crossref)","title":"Comprehensive Review on Alzheimer’s Disease: Causes and Treatment","title-short":"Comprehensive Review on Alzheimer’s Disease","volume":"25","author":[{"family":"Breijyeh","given":"Zeinab"},{"family":"Karaman","given":"Rafik"}],"issued":{"date-parts":[["2020",12,8]]}}}],"schema":"https://github.com/citation-style-language/schema/raw/master/csl-citation.json"} </w:instrText>
      </w:r>
      <w:r w:rsidR="00983439">
        <w:fldChar w:fldCharType="separate"/>
      </w:r>
      <w:r w:rsidR="00983439" w:rsidRPr="00983439">
        <w:rPr>
          <w:rFonts w:ascii="Calibri" w:hAnsi="Calibri" w:cs="Calibri"/>
        </w:rPr>
        <w:t>(Breijyeh &amp; Karaman, 2020)</w:t>
      </w:r>
      <w:r w:rsidR="00983439">
        <w:fldChar w:fldCharType="end"/>
      </w:r>
      <w:r w:rsidR="00983439">
        <w:t>. Beginning in 2021, the FDA approved 3 new AD drugs: Aducanumab in 2021, Lecanemab and Donanemeb in 2023</w:t>
      </w:r>
      <w:r w:rsidR="0016784D">
        <w:t xml:space="preserve"> – all with their own fair share of controversy</w:t>
      </w:r>
      <w:r w:rsidR="009E2BCB">
        <w:t>:</w:t>
      </w:r>
    </w:p>
    <w:p w14:paraId="7A79A6B5" w14:textId="77777777" w:rsidR="009E2BCB" w:rsidRDefault="009E2BCB" w:rsidP="003C7232">
      <w:pPr>
        <w:tabs>
          <w:tab w:val="left" w:pos="720"/>
        </w:tabs>
        <w:spacing w:after="0" w:line="240" w:lineRule="auto"/>
      </w:pPr>
    </w:p>
    <w:p w14:paraId="2186559C" w14:textId="77777777" w:rsidR="009E2BCB" w:rsidRDefault="00983439" w:rsidP="009E2BCB">
      <w:pPr>
        <w:pStyle w:val="ListParagraph"/>
        <w:numPr>
          <w:ilvl w:val="0"/>
          <w:numId w:val="2"/>
        </w:numPr>
        <w:tabs>
          <w:tab w:val="left" w:pos="720"/>
        </w:tabs>
        <w:spacing w:after="0" w:line="240" w:lineRule="auto"/>
      </w:pPr>
      <w:r>
        <w:lastRenderedPageBreak/>
        <w:t xml:space="preserve"> </w:t>
      </w:r>
      <w:r w:rsidR="0016784D">
        <w:t xml:space="preserve">“Aducanumab does not cure or reverse [AD]… reduced amyloid plaque levels, but that did not translate to any clinical effect… Potentially serious harms are common” </w:t>
      </w:r>
      <w:r w:rsidR="0016784D">
        <w:fldChar w:fldCharType="begin"/>
      </w:r>
      <w:r w:rsidR="0016784D">
        <w:instrText xml:space="preserve"> ADDIN ZOTERO_ITEM CSL_CITATION {"citationID":"4rOyVH4v","properties":{"formattedCitation":"(Woloshin &amp; Kesselheim, 2022)","plainCitation":"(Woloshin &amp; Kesselheim, 2022)","noteIndex":0},"citationItems":[{"id":337,"uris":["http://zotero.org/users/8652042/items/QXBFCQ8J"],"itemData":{"id":337,"type":"article-journal","container-title":"JAMA Internal Medicine","DOI":"10.1001/jamainternmed.2022.1039","ISSN":"2168-6106","issue":"8","journalAbbreviation":"JAMA Internal Medicine","page":"892","source":"Silverchair","title":"What to Know About the Alzheimer Drug Aducanumab (Aduhelm)","volume":"182","author":[{"family":"Woloshin","given":"Steven"},{"family":"Kesselheim","given":"Aaron S."}],"issued":{"date-parts":[["2022",8,1]]}}}],"schema":"https://github.com/citation-style-language/schema/raw/master/csl-citation.json"} </w:instrText>
      </w:r>
      <w:r w:rsidR="0016784D">
        <w:fldChar w:fldCharType="separate"/>
      </w:r>
      <w:r w:rsidR="0016784D" w:rsidRPr="009E2BCB">
        <w:rPr>
          <w:rFonts w:ascii="Calibri" w:hAnsi="Calibri" w:cs="Calibri"/>
        </w:rPr>
        <w:t>(Woloshin &amp; Kesselheim, 2022)</w:t>
      </w:r>
      <w:r w:rsidR="0016784D">
        <w:fldChar w:fldCharType="end"/>
      </w:r>
      <w:r w:rsidR="0016784D">
        <w:t>.</w:t>
      </w:r>
      <w:r w:rsidR="0008770D">
        <w:t xml:space="preserve"> </w:t>
      </w:r>
    </w:p>
    <w:p w14:paraId="414A8BD5" w14:textId="77777777" w:rsidR="009E2BCB" w:rsidRDefault="0008770D" w:rsidP="009E2BCB">
      <w:pPr>
        <w:pStyle w:val="ListParagraph"/>
        <w:numPr>
          <w:ilvl w:val="0"/>
          <w:numId w:val="2"/>
        </w:numPr>
        <w:tabs>
          <w:tab w:val="left" w:pos="720"/>
        </w:tabs>
        <w:spacing w:after="0" w:line="240" w:lineRule="auto"/>
      </w:pPr>
      <w:r>
        <w:t xml:space="preserve">“Lecanemab slowed clinical decline by 27%” </w:t>
      </w:r>
      <w:r>
        <w:fldChar w:fldCharType="begin"/>
      </w:r>
      <w:r>
        <w:instrText xml:space="preserve"> ADDIN ZOTERO_ITEM CSL_CITATION {"citationID":"rBS6yzgS","properties":{"formattedCitation":"({\\i{}Lecanemab, the New Alzheimer\\uc0\\u8217{}s Treatment}, n.d.)","plainCitation":"(Lecanemab, the New Alzheimer’s Treatment, n.d.)","noteIndex":0},"citationItems":[{"id":331,"uris":["http://zotero.org/users/8652042/items/4FIN49NP"],"itemData":{"id":331,"type":"webpage","abstract":"A Yale Medicine physician discusses a new drug to treat Alzheimer's disease.","container-title":"Yale Medicine","language":"en","title":"Lecanemab, the New Alzheimer’s Treatment: 3 Things To Know","title-short":"Lecanemab, the New Alzheimer’s Treatment","URL":"https://www.yalemedicine.org/news/lecanemab-leqembi-new-alzheimers-drug","accessed":{"date-parts":[["2023",5,11]]}}}],"schema":"https://github.com/citation-style-language/schema/raw/master/csl-citation.json"} </w:instrText>
      </w:r>
      <w:r>
        <w:fldChar w:fldCharType="separate"/>
      </w:r>
      <w:r w:rsidRPr="009E2BCB">
        <w:rPr>
          <w:rFonts w:ascii="Calibri" w:hAnsi="Calibri" w:cs="Calibri"/>
          <w:kern w:val="0"/>
          <w:szCs w:val="24"/>
        </w:rPr>
        <w:t>(</w:t>
      </w:r>
      <w:r w:rsidRPr="009E2BCB">
        <w:rPr>
          <w:rFonts w:ascii="Calibri" w:hAnsi="Calibri" w:cs="Calibri"/>
          <w:i/>
          <w:iCs/>
          <w:kern w:val="0"/>
          <w:szCs w:val="24"/>
        </w:rPr>
        <w:t>Lecanemab, the New Alzheimer’s Treatment</w:t>
      </w:r>
      <w:r w:rsidRPr="009E2BCB">
        <w:rPr>
          <w:rFonts w:ascii="Calibri" w:hAnsi="Calibri" w:cs="Calibri"/>
          <w:kern w:val="0"/>
          <w:szCs w:val="24"/>
        </w:rPr>
        <w:t>, n.d.)</w:t>
      </w:r>
      <w:r>
        <w:fldChar w:fldCharType="end"/>
      </w:r>
      <w:r>
        <w:t xml:space="preserve">. </w:t>
      </w:r>
    </w:p>
    <w:p w14:paraId="2060EE28" w14:textId="77777777" w:rsidR="009E2BCB" w:rsidRDefault="0008770D" w:rsidP="009E2BCB">
      <w:pPr>
        <w:pStyle w:val="ListParagraph"/>
        <w:numPr>
          <w:ilvl w:val="0"/>
          <w:numId w:val="2"/>
        </w:numPr>
        <w:tabs>
          <w:tab w:val="left" w:pos="720"/>
        </w:tabs>
        <w:spacing w:after="0" w:line="240" w:lineRule="auto"/>
      </w:pPr>
      <w:r>
        <w:t xml:space="preserve">“Donanemab slowed mental decline by 35%” </w:t>
      </w:r>
      <w:r>
        <w:fldChar w:fldCharType="begin"/>
      </w:r>
      <w:r>
        <w:instrText xml:space="preserve"> ADDIN ZOTERO_ITEM CSL_CITATION {"citationID":"niPBQKxF","properties":{"formattedCitation":"(Reardon, 2023)","plainCitation":"(Reardon, 2023)","noteIndex":0},"citationItems":[{"id":327,"uris":["http://zotero.org/users/8652042/items/PIDW3ISZ"],"itemData":{"id":327,"type":"article-journal","abstract":"Results suggest that the amyloid-targeting drug candidate slows cognitive decline in some people, but questions remain over its potential side effects.","container-title":"Nature","DOI":"10.1038/d41586-023-01537-5","issue":"7960","language":"en","license":"2023 Springer Nature Limited","note":"Bandiera_abtest: a\nCg_type: News\nnumber: 7960\npublisher: Nature Publishing Group\nSubject_term: Brain, Drug discovery, Alzheimer's disease","page":"232-233","source":"www.nature.com","title":"Alzheimer’s drug donanemab: what promising trial means for treatments","title-short":"Alzheimer’s drug donanemab","volume":"617","author":[{"family":"Reardon","given":"Sara"}],"issued":{"date-parts":[["2023",5,4]]}}}],"schema":"https://github.com/citation-style-language/schema/raw/master/csl-citation.json"} </w:instrText>
      </w:r>
      <w:r>
        <w:fldChar w:fldCharType="separate"/>
      </w:r>
      <w:r w:rsidRPr="009E2BCB">
        <w:rPr>
          <w:rFonts w:ascii="Calibri" w:hAnsi="Calibri" w:cs="Calibri"/>
        </w:rPr>
        <w:t>(Reardon, 2023)</w:t>
      </w:r>
      <w:r>
        <w:fldChar w:fldCharType="end"/>
      </w:r>
      <w:r>
        <w:t>.</w:t>
      </w:r>
      <w:r w:rsidR="000A21E6">
        <w:t xml:space="preserve"> </w:t>
      </w:r>
    </w:p>
    <w:p w14:paraId="5ADCC06E" w14:textId="77777777" w:rsidR="009E2BCB" w:rsidRDefault="009E2BCB" w:rsidP="009E2BCB">
      <w:pPr>
        <w:tabs>
          <w:tab w:val="left" w:pos="720"/>
        </w:tabs>
        <w:spacing w:after="0" w:line="240" w:lineRule="auto"/>
      </w:pPr>
    </w:p>
    <w:p w14:paraId="2AB7D5C2" w14:textId="61CF1ECA" w:rsidR="003C7232" w:rsidRDefault="009E2BCB" w:rsidP="009E2BCB">
      <w:pPr>
        <w:tabs>
          <w:tab w:val="left" w:pos="720"/>
        </w:tabs>
        <w:spacing w:after="0" w:line="240" w:lineRule="auto"/>
      </w:pPr>
      <w:r>
        <w:tab/>
      </w:r>
      <w:r w:rsidR="000A21E6">
        <w:t>These 3 new drugs target AB plaques, but none of them can reverse or stop A</w:t>
      </w:r>
      <w:r w:rsidR="00E837EC">
        <w:t>lzheimer’s</w:t>
      </w:r>
      <w:r w:rsidR="000A21E6">
        <w:t xml:space="preserve"> completely</w:t>
      </w:r>
      <w:r w:rsidR="00E837EC">
        <w:t>, which may be an indication that AB plaques may not be the root cause of Alzheimer’s</w:t>
      </w:r>
      <w:r w:rsidR="00F35C58">
        <w:t xml:space="preserve"> and that as a result of fabricated research results, researchers have been pursuing the wrong target. </w:t>
      </w:r>
    </w:p>
    <w:p w14:paraId="2520E598" w14:textId="77777777" w:rsidR="00A42636" w:rsidRDefault="00A42636" w:rsidP="009E2BCB">
      <w:pPr>
        <w:tabs>
          <w:tab w:val="left" w:pos="720"/>
        </w:tabs>
        <w:spacing w:after="0" w:line="240" w:lineRule="auto"/>
      </w:pPr>
    </w:p>
    <w:p w14:paraId="5CDC5BC3" w14:textId="77777777" w:rsidR="00A42636" w:rsidRDefault="00A42636" w:rsidP="00A42636">
      <w:pPr>
        <w:tabs>
          <w:tab w:val="left" w:pos="5480"/>
        </w:tabs>
        <w:spacing w:after="0" w:line="240" w:lineRule="auto"/>
      </w:pPr>
      <w:r>
        <w:t>###### Diagnosing Alzheimer’s is hard!</w:t>
      </w:r>
    </w:p>
    <w:p w14:paraId="558A58FC" w14:textId="77777777" w:rsidR="00545D31" w:rsidRDefault="00545D31" w:rsidP="00A42636">
      <w:pPr>
        <w:tabs>
          <w:tab w:val="left" w:pos="5480"/>
        </w:tabs>
        <w:spacing w:after="0" w:line="240" w:lineRule="auto"/>
      </w:pPr>
    </w:p>
    <w:p w14:paraId="31489D65" w14:textId="7393C9DE" w:rsidR="00545D31" w:rsidRDefault="009A1F12" w:rsidP="00A42636">
      <w:pPr>
        <w:tabs>
          <w:tab w:val="left" w:pos="5480"/>
        </w:tabs>
        <w:spacing w:after="0" w:line="240" w:lineRule="auto"/>
      </w:pPr>
      <w:r>
        <w:rPr>
          <w:noProof/>
        </w:rPr>
        <w:drawing>
          <wp:inline distT="0" distB="0" distL="0" distR="0" wp14:anchorId="07B443C9" wp14:editId="78D35E52">
            <wp:extent cx="5943600" cy="2736850"/>
            <wp:effectExtent l="0" t="0" r="0" b="6350"/>
            <wp:docPr id="866913631" name="Picture 1" descr="A picture containing text, screenshot, font,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6913631" name="Picture 1" descr="A picture containing text, screenshot, font, number&#10;&#10;Description automatically generated"/>
                    <pic:cNvPicPr/>
                  </pic:nvPicPr>
                  <pic:blipFill>
                    <a:blip r:embed="rId6"/>
                    <a:stretch>
                      <a:fillRect/>
                    </a:stretch>
                  </pic:blipFill>
                  <pic:spPr>
                    <a:xfrm>
                      <a:off x="0" y="0"/>
                      <a:ext cx="5943600" cy="2736850"/>
                    </a:xfrm>
                    <a:prstGeom prst="rect">
                      <a:avLst/>
                    </a:prstGeom>
                  </pic:spPr>
                </pic:pic>
              </a:graphicData>
            </a:graphic>
          </wp:inline>
        </w:drawing>
      </w:r>
    </w:p>
    <w:p w14:paraId="444A3ED7" w14:textId="77777777" w:rsidR="00545D31" w:rsidRDefault="00545D31" w:rsidP="00A42636">
      <w:pPr>
        <w:tabs>
          <w:tab w:val="left" w:pos="5480"/>
        </w:tabs>
        <w:spacing w:after="0" w:line="240" w:lineRule="auto"/>
      </w:pPr>
    </w:p>
    <w:p w14:paraId="5C5D629E" w14:textId="3658C44C" w:rsidR="00545D31" w:rsidRDefault="00545D31" w:rsidP="00A42636">
      <w:pPr>
        <w:tabs>
          <w:tab w:val="left" w:pos="5480"/>
        </w:tabs>
        <w:spacing w:after="0" w:line="240" w:lineRule="auto"/>
      </w:pPr>
      <w:r>
        <w:t xml:space="preserve">MMSE scoring chart </w:t>
      </w:r>
      <w:r>
        <w:fldChar w:fldCharType="begin"/>
      </w:r>
      <w:r>
        <w:instrText xml:space="preserve"> ADDIN ZOTERO_ITEM CSL_CITATION {"citationID":"kVUa1x8O","properties":{"formattedCitation":"({\\i{}Mini-Mental State Exam (MMSE) Test for Alzheimer\\uc0\\u8217{}s / Dementia}, n.d.)","plainCitation":"(Mini-Mental State Exam (MMSE) Test for Alzheimer’s / Dementia, n.d.)","noteIndex":0},"citationItems":[{"id":335,"uris":["http://zotero.org/users/8652042/items/KQ79NLWS"],"itemData":{"id":335,"type":"post-weblog","abstract":"Learn about the Mini-Mental State Exam (MMSE), an Alzheimer’s / dementia test. Where to get it, how to take it and how to score it.","title":"Mini-Mental State Exam (MMSE) Test for Alzheimer’s / Dementia","URL":"https://www.dementiacarecentral.com/mini-mental-state-exam/","accessed":{"date-parts":[["2023",5,11]]}}}],"schema":"https://github.com/citation-style-language/schema/raw/master/csl-citation.json"} </w:instrText>
      </w:r>
      <w:r>
        <w:fldChar w:fldCharType="separate"/>
      </w:r>
      <w:r w:rsidRPr="00545D31">
        <w:rPr>
          <w:rFonts w:ascii="Calibri" w:hAnsi="Calibri" w:cs="Calibri"/>
          <w:kern w:val="0"/>
          <w:szCs w:val="24"/>
        </w:rPr>
        <w:t>(</w:t>
      </w:r>
      <w:r w:rsidRPr="00545D31">
        <w:rPr>
          <w:rFonts w:ascii="Calibri" w:hAnsi="Calibri" w:cs="Calibri"/>
          <w:i/>
          <w:iCs/>
          <w:kern w:val="0"/>
          <w:szCs w:val="24"/>
        </w:rPr>
        <w:t>Mini-Mental State Exam (MMSE) Test for Alzheimer’s / Dementia</w:t>
      </w:r>
      <w:r w:rsidRPr="00545D31">
        <w:rPr>
          <w:rFonts w:ascii="Calibri" w:hAnsi="Calibri" w:cs="Calibri"/>
          <w:kern w:val="0"/>
          <w:szCs w:val="24"/>
        </w:rPr>
        <w:t>, n.d.)</w:t>
      </w:r>
      <w:r>
        <w:fldChar w:fldCharType="end"/>
      </w:r>
      <w:r w:rsidR="004506FD">
        <w:t>.</w:t>
      </w:r>
    </w:p>
    <w:p w14:paraId="08812104" w14:textId="77777777" w:rsidR="00A42636" w:rsidRDefault="00A42636" w:rsidP="009E2BCB">
      <w:pPr>
        <w:tabs>
          <w:tab w:val="left" w:pos="720"/>
        </w:tabs>
        <w:spacing w:after="0" w:line="240" w:lineRule="auto"/>
      </w:pPr>
    </w:p>
    <w:p w14:paraId="478B0252" w14:textId="2D9B1E17" w:rsidR="00B42A70" w:rsidRDefault="000A21E6" w:rsidP="003C7232">
      <w:pPr>
        <w:tabs>
          <w:tab w:val="left" w:pos="720"/>
        </w:tabs>
        <w:spacing w:after="0" w:line="240" w:lineRule="auto"/>
      </w:pPr>
      <w:r>
        <w:tab/>
      </w:r>
      <w:r w:rsidR="00DC388D">
        <w:t xml:space="preserve">The process of diagnosing AD has changed quite a bit over the decades. The Mini-Mental State Exam (MMSE) was one of the early attempts </w:t>
      </w:r>
      <w:r w:rsidR="00931301">
        <w:t xml:space="preserve">in 1973 </w:t>
      </w:r>
      <w:r w:rsidR="00DC388D">
        <w:t xml:space="preserve">to diagnose AD using a simple questionnaire </w:t>
      </w:r>
      <w:r w:rsidR="00DC388D">
        <w:fldChar w:fldCharType="begin"/>
      </w:r>
      <w:r w:rsidR="00DC388D">
        <w:instrText xml:space="preserve"> ADDIN ZOTERO_ITEM CSL_CITATION {"citationID":"TuIfmWYy","properties":{"formattedCitation":"({\\i{}Mini-Mental State Exam (MMSE) Test for Alzheimer\\uc0\\u8217{}s / Dementia}, n.d.)","plainCitation":"(Mini-Mental State Exam (MMSE) Test for Alzheimer’s / Dementia, n.d.)","noteIndex":0},"citationItems":[{"id":335,"uris":["http://zotero.org/users/8652042/items/KQ79NLWS"],"itemData":{"id":335,"type":"post-weblog","abstract":"Learn about the Mini-Mental State Exam (MMSE), an Alzheimer’s / dementia test. Where to get it, how to take it and how to score it.","title":"Mini-Mental State Exam (MMSE) Test for Alzheimer’s / Dementia","URL":"https://www.dementiacarecentral.com/mini-mental-state-exam/","accessed":{"date-parts":[["2023",5,11]]}}}],"schema":"https://github.com/citation-style-language/schema/raw/master/csl-citation.json"} </w:instrText>
      </w:r>
      <w:r w:rsidR="00DC388D">
        <w:fldChar w:fldCharType="separate"/>
      </w:r>
      <w:r w:rsidR="00DC388D" w:rsidRPr="00DC388D">
        <w:rPr>
          <w:rFonts w:ascii="Calibri" w:hAnsi="Calibri" w:cs="Calibri"/>
          <w:kern w:val="0"/>
          <w:szCs w:val="24"/>
        </w:rPr>
        <w:t>(</w:t>
      </w:r>
      <w:r w:rsidR="00DC388D" w:rsidRPr="00DC388D">
        <w:rPr>
          <w:rFonts w:ascii="Calibri" w:hAnsi="Calibri" w:cs="Calibri"/>
          <w:i/>
          <w:iCs/>
          <w:kern w:val="0"/>
          <w:szCs w:val="24"/>
        </w:rPr>
        <w:t>Mini-Mental State Exam (MMSE) Test for Alzheimer’s / Dementia</w:t>
      </w:r>
      <w:r w:rsidR="00DC388D" w:rsidRPr="00DC388D">
        <w:rPr>
          <w:rFonts w:ascii="Calibri" w:hAnsi="Calibri" w:cs="Calibri"/>
          <w:kern w:val="0"/>
          <w:szCs w:val="24"/>
        </w:rPr>
        <w:t>, n.d.)</w:t>
      </w:r>
      <w:r w:rsidR="00DC388D">
        <w:fldChar w:fldCharType="end"/>
      </w:r>
      <w:r w:rsidR="00DC388D">
        <w:t xml:space="preserve">. However, the sensitivity ranged from a low 23% up to 76%, while specificity ranged from 40% - 94% </w:t>
      </w:r>
      <w:r w:rsidR="00DC388D">
        <w:fldChar w:fldCharType="begin"/>
      </w:r>
      <w:r w:rsidR="00DC388D">
        <w:instrText xml:space="preserve"> ADDIN ZOTERO_ITEM CSL_CITATION {"citationID":"zunLNHrJ","properties":{"formattedCitation":"(Arevalo-Rodriguez et al., 2021)","plainCitation":"(Arevalo-Rodriguez et al., 2021)","noteIndex":0},"citationItems":[{"id":271,"uris":["http://zotero.org/users/8652042/items/GYBZGC69"],"itemData":{"id":271,"type":"article-journal","container-title":"Cochrane Database of Systematic Reviews","DOI":"10.1002/14651858.CD010783.pub3","ISSN":"14651858","issue":"7","language":"en","source":"DOI.org (Crossref)","title":"Mini-Mental State Examination (MMSE) for the early detection of dementia in people with mild cognitive impairment (MCI)","URL":"http://doi.wiley.com/10.1002/14651858.CD010783.pub3","volume":"2021","editor":[{"literal":"Cochrane Dementia and Cognitive Improvement Group"}],"author":[{"family":"Arevalo-Rodriguez","given":"Ingrid"},{"family":"Smailagic","given":"Nadja"},{"family":"Roqué-Figuls","given":"Marta"},{"family":"Ciapponi","given":"Agustín"},{"family":"Sanchez-Perez","given":"Erick"},{"family":"Giannakou","given":"Antri"},{"family":"Pedraza","given":"Olga L"},{"family":"Bonfill Cosp","given":"Xavier"},{"family":"Cullum","given":"Sarah"}],"accessed":{"date-parts":[["2023",5,9]]},"issued":{"date-parts":[["2021",7,27]]}}}],"schema":"https://github.com/citation-style-language/schema/raw/master/csl-citation.json"} </w:instrText>
      </w:r>
      <w:r w:rsidR="00DC388D">
        <w:fldChar w:fldCharType="separate"/>
      </w:r>
      <w:r w:rsidR="00DC388D" w:rsidRPr="00DC388D">
        <w:rPr>
          <w:rFonts w:ascii="Calibri" w:hAnsi="Calibri" w:cs="Calibri"/>
        </w:rPr>
        <w:t>(Arevalo-Rodriguez et al., 2021)</w:t>
      </w:r>
      <w:r w:rsidR="00DC388D">
        <w:fldChar w:fldCharType="end"/>
      </w:r>
      <w:r w:rsidR="00DC388D">
        <w:t xml:space="preserve">, but was limited to patients who already had mild cognitive impairment (MCI) and works better with repeated follow-ups to mark the pace of mental degradation </w:t>
      </w:r>
      <w:r w:rsidR="009E2BCB">
        <w:t>converting</w:t>
      </w:r>
      <w:r w:rsidR="00DC388D">
        <w:t xml:space="preserve"> to AD</w:t>
      </w:r>
      <w:r w:rsidR="00C72666">
        <w:t xml:space="preserve"> </w:t>
      </w:r>
      <w:r w:rsidR="00C72666">
        <w:fldChar w:fldCharType="begin"/>
      </w:r>
      <w:r w:rsidR="00C72666">
        <w:instrText xml:space="preserve"> ADDIN ZOTERO_ITEM CSL_CITATION {"citationID":"YmDb8bkd","properties":{"formattedCitation":"(Arevalo-Rodriguez et al., 2021)","plainCitation":"(Arevalo-Rodriguez et al., 2021)","noteIndex":0},"citationItems":[{"id":271,"uris":["http://zotero.org/users/8652042/items/GYBZGC69"],"itemData":{"id":271,"type":"article-journal","container-title":"Cochrane Database of Systematic Reviews","DOI":"10.1002/14651858.CD010783.pub3","ISSN":"14651858","issue":"7","language":"en","source":"DOI.org (Crossref)","title":"Mini-Mental State Examination (MMSE) for the early detection of dementia in people with mild cognitive impairment (MCI)","URL":"http://doi.wiley.com/10.1002/14651858.CD010783.pub3","volume":"2021","editor":[{"literal":"Cochrane Dementia and Cognitive Improvement Group"}],"author":[{"family":"Arevalo-Rodriguez","given":"Ingrid"},{"family":"Smailagic","given":"Nadja"},{"family":"Roqué-Figuls","given":"Marta"},{"family":"Ciapponi","given":"Agustín"},{"family":"Sanchez-Perez","given":"Erick"},{"family":"Giannakou","given":"Antri"},{"family":"Pedraza","given":"Olga L"},{"family":"Bonfill Cosp","given":"Xavier"},{"family":"Cullum","given":"Sarah"}],"accessed":{"date-parts":[["2023",5,9]]},"issued":{"date-parts":[["2021",7,27]]}}}],"schema":"https://github.com/citation-style-language/schema/raw/master/csl-citation.json"} </w:instrText>
      </w:r>
      <w:r w:rsidR="00C72666">
        <w:fldChar w:fldCharType="separate"/>
      </w:r>
      <w:r w:rsidR="00C72666" w:rsidRPr="00C72666">
        <w:rPr>
          <w:rFonts w:ascii="Calibri" w:hAnsi="Calibri" w:cs="Calibri"/>
        </w:rPr>
        <w:t>(Arevalo-Rodriguez et al., 2021)</w:t>
      </w:r>
      <w:r w:rsidR="00C72666">
        <w:fldChar w:fldCharType="end"/>
      </w:r>
      <w:r w:rsidR="00DC388D">
        <w:t>.</w:t>
      </w:r>
      <w:r w:rsidR="00C37629">
        <w:t xml:space="preserve"> The next major iteration was</w:t>
      </w:r>
      <w:r w:rsidR="00931301">
        <w:t xml:space="preserve"> in 1984 with</w:t>
      </w:r>
      <w:r w:rsidR="00C37629">
        <w:t xml:space="preserve"> the </w:t>
      </w:r>
      <w:r w:rsidR="00D96014">
        <w:t>National Institute on Aging and the Reagan Institute Working Group on Diagnostic Criteria for the Neuropathological Assessment of Alzheimer’s Disease (</w:t>
      </w:r>
      <w:r w:rsidR="00C37629">
        <w:t>NIA-Reagan</w:t>
      </w:r>
      <w:r w:rsidR="00D96014">
        <w:t xml:space="preserve">) </w:t>
      </w:r>
      <w:r w:rsidR="00C37629">
        <w:t xml:space="preserve">criteria, which could diagnose patients after death via an autopsy looking for AB plaques and tangle formation </w:t>
      </w:r>
      <w:r w:rsidR="00AB09B4">
        <w:fldChar w:fldCharType="begin"/>
      </w:r>
      <w:r w:rsidR="00AB09B4">
        <w:instrText xml:space="preserve"> ADDIN ZOTERO_ITEM CSL_CITATION {"citationID":"FXy56vRY","properties":{"formattedCitation":"(Beach et al., 2012)","plainCitation":"(Beach et al., 2012)","noteIndex":0},"citationItems":[{"id":265,"uris":["http://zotero.org/users/8652042/items/KBIA8ZKE"],"itemData":{"id":265,"type":"article-journal","container-title":"J Neuropathol Exp Neurol","issue":"4","language":"en","source":"Zotero","title":"Accuracy of the Clinical Diagnosis of Alzheimer Disease at National Institute on Aging Alzheimer Disease Centers, 2005Y2010","volume":"71","author":[{"family":"Beach","given":"Thomas G"},{"family":"Monsell","given":"Sarah E"},{"family":"Phillips","given":"Leslie E"},{"family":"Kukull","given":"Walter"}],"issued":{"date-parts":[["2012"]]}}}],"schema":"https://github.com/citation-style-language/schema/raw/master/csl-citation.json"} </w:instrText>
      </w:r>
      <w:r w:rsidR="00AB09B4">
        <w:fldChar w:fldCharType="separate"/>
      </w:r>
      <w:r w:rsidR="00AB09B4" w:rsidRPr="00AB09B4">
        <w:rPr>
          <w:rFonts w:ascii="Calibri" w:hAnsi="Calibri" w:cs="Calibri"/>
        </w:rPr>
        <w:t>(Beach et al., 2012)</w:t>
      </w:r>
      <w:r w:rsidR="00AB09B4">
        <w:fldChar w:fldCharType="end"/>
      </w:r>
      <w:r w:rsidR="00AB09B4">
        <w:t xml:space="preserve">. </w:t>
      </w:r>
      <w:r w:rsidR="00E44BE0">
        <w:t>This method could only identify 3 combinations of dementia</w:t>
      </w:r>
      <w:r w:rsidR="006B7D60">
        <w:t xml:space="preserve"> with low, medium and high probability ranges,</w:t>
      </w:r>
      <w:r w:rsidR="00E44BE0">
        <w:t xml:space="preserve"> and had a</w:t>
      </w:r>
      <w:r w:rsidR="00931301">
        <w:t xml:space="preserve"> </w:t>
      </w:r>
      <w:r w:rsidR="00E44BE0">
        <w:t>subset of patients that could not be classified at all</w:t>
      </w:r>
      <w:r w:rsidR="00931301">
        <w:t>, leaving a large patient population underserved</w:t>
      </w:r>
      <w:r w:rsidR="00E44BE0">
        <w:t xml:space="preserve"> </w:t>
      </w:r>
      <w:r w:rsidR="00E44BE0">
        <w:fldChar w:fldCharType="begin"/>
      </w:r>
      <w:r w:rsidR="00E44BE0">
        <w:instrText xml:space="preserve"> ADDIN ZOTERO_ITEM CSL_CITATION {"citationID":"tMYfOucG","properties":{"formattedCitation":"(Beach et al., 2012)","plainCitation":"(Beach et al., 2012)","noteIndex":0},"citationItems":[{"id":265,"uris":["http://zotero.org/users/8652042/items/KBIA8ZKE"],"itemData":{"id":265,"type":"article-journal","container-title":"J Neuropathol Exp Neurol","issue":"4","language":"en","source":"Zotero","title":"Accuracy of the Clinical Diagnosis of Alzheimer Disease at National Institute on Aging Alzheimer Disease Centers, 2005Y2010","volume":"71","author":[{"family":"Beach","given":"Thomas G"},{"family":"Monsell","given":"Sarah E"},{"family":"Phillips","given":"Leslie E"},{"family":"Kukull","given":"Walter"}],"issued":{"date-parts":[["2012"]]}}}],"schema":"https://github.com/citation-style-language/schema/raw/master/csl-citation.json"} </w:instrText>
      </w:r>
      <w:r w:rsidR="00E44BE0">
        <w:fldChar w:fldCharType="separate"/>
      </w:r>
      <w:r w:rsidR="00E44BE0" w:rsidRPr="00E44BE0">
        <w:rPr>
          <w:rFonts w:ascii="Calibri" w:hAnsi="Calibri" w:cs="Calibri"/>
        </w:rPr>
        <w:t>(Beach et al., 2012)</w:t>
      </w:r>
      <w:r w:rsidR="00E44BE0">
        <w:fldChar w:fldCharType="end"/>
      </w:r>
      <w:r w:rsidR="00E44BE0">
        <w:t xml:space="preserve">. </w:t>
      </w:r>
      <w:r w:rsidR="00D96014">
        <w:t>Further refinement led to the creation of the Con</w:t>
      </w:r>
      <w:r w:rsidR="00931301">
        <w:t xml:space="preserve">sortium to Establish a Registry for Alzheimer’s Disease (CERAD) </w:t>
      </w:r>
      <w:r w:rsidR="006B7D60">
        <w:t>diagnostic</w:t>
      </w:r>
      <w:r w:rsidR="00931301">
        <w:t xml:space="preserve"> in 1991 which has grown to include more methods, such as: autopsy, biopsy, brain scans which can look for more biomarkers of </w:t>
      </w:r>
      <w:r w:rsidR="00EE1F41">
        <w:t xml:space="preserve">25 different combinations of </w:t>
      </w:r>
      <w:r w:rsidR="00931301">
        <w:t xml:space="preserve">AD and be applied in living patients </w:t>
      </w:r>
      <w:r w:rsidR="0089731D">
        <w:fldChar w:fldCharType="begin"/>
      </w:r>
      <w:r w:rsidR="0089731D">
        <w:instrText xml:space="preserve"> ADDIN ZOTERO_ITEM CSL_CITATION {"citationID":"oWvXCkGp","properties":{"formattedCitation":"(Beach et al., 2012)","plainCitation":"(Beach et al., 2012)","noteIndex":0},"citationItems":[{"id":265,"uris":["http://zotero.org/users/8652042/items/KBIA8ZKE"],"itemData":{"id":265,"type":"article-journal","container-title":"J Neuropathol Exp Neurol","issue":"4","language":"en","source":"Zotero","title":"Accuracy of the Clinical Diagnosis of Alzheimer Disease at National Institute on Aging Alzheimer Disease Centers, 2005Y2010","volume":"71","author":[{"family":"Beach","given":"Thomas G"},{"family":"Monsell","given":"Sarah E"},{"family":"Phillips","given":"Leslie E"},{"family":"Kukull","given":"Walter"}],"issued":{"date-parts":[["2012"]]}}}],"schema":"https://github.com/citation-style-language/schema/raw/master/csl-citation.json"} </w:instrText>
      </w:r>
      <w:r w:rsidR="0089731D">
        <w:fldChar w:fldCharType="separate"/>
      </w:r>
      <w:r w:rsidR="0089731D" w:rsidRPr="0089731D">
        <w:rPr>
          <w:rFonts w:ascii="Calibri" w:hAnsi="Calibri" w:cs="Calibri"/>
        </w:rPr>
        <w:t>(Beach et al., 2012)</w:t>
      </w:r>
      <w:r w:rsidR="0089731D">
        <w:fldChar w:fldCharType="end"/>
      </w:r>
      <w:r w:rsidR="0089731D">
        <w:t xml:space="preserve">. Sensitivity improved to 71% - 87%, specificity range of 44% - 70% </w:t>
      </w:r>
      <w:r w:rsidR="0089731D">
        <w:fldChar w:fldCharType="begin"/>
      </w:r>
      <w:r w:rsidR="0089731D">
        <w:instrText xml:space="preserve"> ADDIN ZOTERO_ITEM CSL_CITATION {"citationID":"o7LOIUjt","properties":{"formattedCitation":"(Beach et al., 2012)","plainCitation":"(Beach et al., 2012)","noteIndex":0},"citationItems":[{"id":265,"uris":["http://zotero.org/users/8652042/items/KBIA8ZKE"],"itemData":{"id":265,"type":"article-journal","container-title":"J Neuropathol Exp Neurol","issue":"4","language":"en","source":"Zotero","title":"Accuracy of the Clinical Diagnosis of Alzheimer Disease at National Institute on Aging Alzheimer Disease Centers, 2005Y2010","volume":"71","author":[{"family":"Beach","given":"Thomas G"},{"family":"Monsell","given":"Sarah E"},{"family":"Phillips","given":"Leslie E"},{"family":"Kukull","given":"Walter"}],"issued":{"date-parts":[["2012"]]}}}],"schema":"https://github.com/citation-style-language/schema/raw/master/csl-citation.json"} </w:instrText>
      </w:r>
      <w:r w:rsidR="0089731D">
        <w:fldChar w:fldCharType="separate"/>
      </w:r>
      <w:r w:rsidR="0089731D" w:rsidRPr="0089731D">
        <w:rPr>
          <w:rFonts w:ascii="Calibri" w:hAnsi="Calibri" w:cs="Calibri"/>
        </w:rPr>
        <w:t>(Beach et al., 2012)</w:t>
      </w:r>
      <w:r w:rsidR="0089731D">
        <w:fldChar w:fldCharType="end"/>
      </w:r>
      <w:r w:rsidR="0089731D">
        <w:t xml:space="preserve">. </w:t>
      </w:r>
      <w:r w:rsidR="00B42A70">
        <w:t xml:space="preserve">These ranges are </w:t>
      </w:r>
      <w:r w:rsidR="00B42A70">
        <w:lastRenderedPageBreak/>
        <w:t xml:space="preserve">certainly an improvement upon the MMSE and NIA-Reagan methods, however, it still leaves </w:t>
      </w:r>
      <w:r w:rsidR="00BD50E1">
        <w:t>a large range of uncertainty.</w:t>
      </w:r>
    </w:p>
    <w:p w14:paraId="2873CEBF" w14:textId="514BEA0E" w:rsidR="00F678E1" w:rsidRDefault="0053561A" w:rsidP="003C7232">
      <w:pPr>
        <w:tabs>
          <w:tab w:val="left" w:pos="720"/>
        </w:tabs>
        <w:spacing w:after="0" w:line="240" w:lineRule="auto"/>
      </w:pPr>
      <w:r>
        <w:tab/>
        <w:t xml:space="preserve">Recently, there have been attempts to diagnose AD with the help of </w:t>
      </w:r>
      <w:r w:rsidR="00ED55AE">
        <w:t xml:space="preserve">automated methods and </w:t>
      </w:r>
      <w:r>
        <w:t xml:space="preserve">Machine Learning (ML) algorithms. </w:t>
      </w:r>
      <w:r w:rsidR="00BD596A">
        <w:t>In 2018, a paper by Ammar</w:t>
      </w:r>
      <w:r w:rsidR="00E56160">
        <w:t xml:space="preserve"> and Ayed</w:t>
      </w:r>
      <w:r w:rsidR="00BD596A">
        <w:t xml:space="preserve"> use</w:t>
      </w:r>
      <w:r w:rsidR="00E56160">
        <w:t xml:space="preserve">d </w:t>
      </w:r>
      <w:r w:rsidR="00BD596A">
        <w:t>ML speech analysis to identify AD patients</w:t>
      </w:r>
      <w:r w:rsidR="00E56160">
        <w:t xml:space="preserve"> with a 56% - 79% accuracy rate </w:t>
      </w:r>
      <w:r w:rsidR="00E56160">
        <w:fldChar w:fldCharType="begin"/>
      </w:r>
      <w:r w:rsidR="00E56160">
        <w:instrText xml:space="preserve"> ADDIN ZOTERO_ITEM CSL_CITATION {"citationID":"C6aqnUuE","properties":{"formattedCitation":"(Ben Ammar &amp; Ben Ayed, 2018)","plainCitation":"(Ben Ammar &amp; Ben Ayed, 2018)","noteIndex":0},"citationItems":[{"id":264,"uris":["http://zotero.org/users/8652042/items/F5PBK4VZ"],"itemData":{"id":264,"type":"paper-conference","abstract":"Alzheimer's disease (AD) is a neurodegenerative disease characterized by the insidious onset of cognitive, emotional and language disorders. These attacks are sufficiently intense to affect the daily social and professional lives of patients. Today, in the absence of a reliable diagnosis and effective curative treatments, fighting this disease is becoming a real public health issue, prompting research to consider non-drug techniques. Among these techniques, speech processing is proving to be a relevant and innovative field of investigation. Several Machine Learning algorithms achieved promising results in distinguishing AD from healthy control subjects. Alternatively, many other factors such as feature extraction, the number of attributes for feature selection, used classifiers, may affect the prediction accuracy evaluation. To surmount these weaknesses, a model is suggested which include a feature extraction step followed by imperative attribute selection and classification is achieved using a machine learning classifiers. The current findings show that the proposed model can be strongly recommended for classifying Alzheimer’s patient from healthy individuals with an accuracy of 79%.","container-title":"2018 IEEE/ACS 15th International Conference on Computer Systems and Applications (AICCSA)","DOI":"10.1109/AICCSA.2018.8612831","event-place":"Aqaba","event-title":"2018 IEEE/ACS 15th International Conference on Computer Systems and Applications (AICCSA)","ISBN":"978-1-5386-9120-5","language":"en","page":"1-8","publisher":"IEEE","publisher-place":"Aqaba","source":"DOI.org (Crossref)","title":"Speech Processing for Early Alzheimer Disease Diagnosis: Machine Learning Based Approach","title-short":"Speech Processing for Early Alzheimer Disease Diagnosis","URL":"https://ieeexplore.ieee.org/document/8612831/","author":[{"family":"Ben Ammar","given":"Randa"},{"family":"Ben Ayed","given":"Yassine"}],"accessed":{"date-parts":[["2023",5,9]]},"issued":{"date-parts":[["2018",10]]}}}],"schema":"https://github.com/citation-style-language/schema/raw/master/csl-citation.json"} </w:instrText>
      </w:r>
      <w:r w:rsidR="00E56160">
        <w:fldChar w:fldCharType="separate"/>
      </w:r>
      <w:r w:rsidR="00E56160" w:rsidRPr="00E56160">
        <w:rPr>
          <w:rFonts w:ascii="Calibri" w:hAnsi="Calibri" w:cs="Calibri"/>
        </w:rPr>
        <w:t>(Ben Ammar &amp; Ben Ayed, 2018)</w:t>
      </w:r>
      <w:r w:rsidR="00E56160">
        <w:fldChar w:fldCharType="end"/>
      </w:r>
      <w:r w:rsidR="00E56160">
        <w:t>. R</w:t>
      </w:r>
      <w:r w:rsidR="00ED55AE">
        <w:t xml:space="preserve">esearchers can </w:t>
      </w:r>
      <w:r w:rsidR="00E56160">
        <w:t xml:space="preserve">also </w:t>
      </w:r>
      <w:r w:rsidR="00ED55AE">
        <w:t xml:space="preserve">utilize a group of </w:t>
      </w:r>
      <w:r w:rsidR="008B50F8">
        <w:t>“</w:t>
      </w:r>
      <w:r w:rsidR="00ED55AE">
        <w:t>atlas normalization</w:t>
      </w:r>
      <w:r w:rsidR="008B50F8">
        <w:t>”</w:t>
      </w:r>
      <w:r w:rsidR="00ED55AE">
        <w:t xml:space="preserve"> techniques to compare brain scans across different patients, while accounting for individual differences in head shape, developmental and internal brain matter. </w:t>
      </w:r>
      <w:r w:rsidR="005749D5">
        <w:t xml:space="preserve">Atlas Scaling Factor (ASF) matches individual head size to the standardized reference atlas of the human brain </w:t>
      </w:r>
      <w:r w:rsidR="005749D5">
        <w:fldChar w:fldCharType="begin"/>
      </w:r>
      <w:r w:rsidR="005749D5">
        <w:instrText xml:space="preserve"> ADDIN ZOTERO_ITEM CSL_CITATION {"citationID":"UtAtqiCf","properties":{"formattedCitation":"(Buckner et al., 2004)","plainCitation":"(Buckner et al., 2004)","noteIndex":0},"citationItems":[{"id":267,"uris":["http://zotero.org/users/8652042/items/XDFUK748"],"itemData":{"id":267,"type":"article-journal","container-title":"NeuroImage","DOI":"10.1016/j.neuroimage.2004.06.018","ISSN":"10538119","issue":"2","journalAbbreviation":"NeuroImage","language":"en","page":"724-738","source":"DOI.org (Crossref)","title":"A unified approach for morphometric and functional data analysis in young, old, and demented adults using automated atlas-based head size normalization: reliability and validation against manual measurement of total intracranial volume","title-short":"A unified approach for morphometric and functional data analysis in young, old, and demented adults using automated atlas-based head size normalization","volume":"23","author":[{"family":"Buckner","given":"Randy L."},{"family":"Head","given":"Denise"},{"family":"Parker","given":"Jamie"},{"family":"Fotenos","given":"Anthony F."},{"family":"Marcus","given":"Daniel"},{"family":"Morris","given":"John C."},{"family":"Snyder","given":"Abraham Z."}],"issued":{"date-parts":[["2004",10]]}}}],"schema":"https://github.com/citation-style-language/schema/raw/master/csl-citation.json"} </w:instrText>
      </w:r>
      <w:r w:rsidR="005749D5">
        <w:fldChar w:fldCharType="separate"/>
      </w:r>
      <w:r w:rsidR="005749D5" w:rsidRPr="005749D5">
        <w:rPr>
          <w:rFonts w:ascii="Calibri" w:hAnsi="Calibri" w:cs="Calibri"/>
        </w:rPr>
        <w:t>(Buckner et al., 2004)</w:t>
      </w:r>
      <w:r w:rsidR="005749D5">
        <w:fldChar w:fldCharType="end"/>
      </w:r>
      <w:r w:rsidR="005749D5">
        <w:t>. ASF is used to compute the estimated Total Intracranial Volume (eTIV)</w:t>
      </w:r>
      <w:r w:rsidR="000B7F4F">
        <w:t xml:space="preserve">, which includes all of the internal brain structures </w:t>
      </w:r>
      <w:r w:rsidR="000B7F4F">
        <w:fldChar w:fldCharType="begin"/>
      </w:r>
      <w:r w:rsidR="000B7F4F">
        <w:instrText xml:space="preserve"> ADDIN ZOTERO_ITEM CSL_CITATION {"citationID":"QzqYV8tW","properties":{"formattedCitation":"(Buckner et al., 2004)","plainCitation":"(Buckner et al., 2004)","noteIndex":0},"citationItems":[{"id":267,"uris":["http://zotero.org/users/8652042/items/XDFUK748"],"itemData":{"id":267,"type":"article-journal","container-title":"NeuroImage","DOI":"10.1016/j.neuroimage.2004.06.018","ISSN":"10538119","issue":"2","journalAbbreviation":"NeuroImage","language":"en","page":"724-738","source":"DOI.org (Crossref)","title":"A unified approach for morphometric and functional data analysis in young, old, and demented adults using automated atlas-based head size normalization: reliability and validation against manual measurement of total intracranial volume","title-short":"A unified approach for morphometric and functional data analysis in young, old, and demented adults using automated atlas-based head size normalization","volume":"23","author":[{"family":"Buckner","given":"Randy L."},{"family":"Head","given":"Denise"},{"family":"Parker","given":"Jamie"},{"family":"Fotenos","given":"Anthony F."},{"family":"Marcus","given":"Daniel"},{"family":"Morris","given":"John C."},{"family":"Snyder","given":"Abraham Z."}],"issued":{"date-parts":[["2004",10]]}}}],"schema":"https://github.com/citation-style-language/schema/raw/master/csl-citation.json"} </w:instrText>
      </w:r>
      <w:r w:rsidR="000B7F4F">
        <w:fldChar w:fldCharType="separate"/>
      </w:r>
      <w:r w:rsidR="000B7F4F" w:rsidRPr="000B7F4F">
        <w:rPr>
          <w:rFonts w:ascii="Calibri" w:hAnsi="Calibri" w:cs="Calibri"/>
        </w:rPr>
        <w:t>(Buckner et al., 2004)</w:t>
      </w:r>
      <w:r w:rsidR="000B7F4F">
        <w:fldChar w:fldCharType="end"/>
      </w:r>
      <w:r w:rsidR="000B7F4F">
        <w:t>.</w:t>
      </w:r>
      <w:r w:rsidR="002C0777">
        <w:t xml:space="preserve"> Normalized whole-brain volume (nWBV)</w:t>
      </w:r>
      <w:r w:rsidR="009F7C3D">
        <w:t xml:space="preserve"> uses</w:t>
      </w:r>
      <w:r w:rsidR="00697446">
        <w:t xml:space="preserve"> digital</w:t>
      </w:r>
      <w:r w:rsidR="009F7C3D">
        <w:t xml:space="preserve"> segmentation </w:t>
      </w:r>
      <w:r w:rsidR="00F0464E">
        <w:t xml:space="preserve">tools </w:t>
      </w:r>
      <w:r w:rsidR="009F7C3D">
        <w:t>to label gray/white matter from cerebral spinal fluid (CSF) and sum up the gray/white matter areas</w:t>
      </w:r>
      <w:r w:rsidR="00836D8F">
        <w:t xml:space="preserve"> </w:t>
      </w:r>
      <w:r w:rsidR="009F7C3D">
        <w:fldChar w:fldCharType="begin"/>
      </w:r>
      <w:r w:rsidR="009F7C3D">
        <w:instrText xml:space="preserve"> ADDIN ZOTERO_ITEM CSL_CITATION {"citationID":"96fslWIZ","properties":{"formattedCitation":"(Buckner et al., 2004)","plainCitation":"(Buckner et al., 2004)","noteIndex":0},"citationItems":[{"id":267,"uris":["http://zotero.org/users/8652042/items/XDFUK748"],"itemData":{"id":267,"type":"article-journal","container-title":"NeuroImage","DOI":"10.1016/j.neuroimage.2004.06.018","ISSN":"10538119","issue":"2","journalAbbreviation":"NeuroImage","language":"en","page":"724-738","source":"DOI.org (Crossref)","title":"A unified approach for morphometric and functional data analysis in young, old, and demented adults using automated atlas-based head size normalization: reliability and validation against manual measurement of total intracranial volume","title-short":"A unified approach for morphometric and functional data analysis in young, old, and demented adults using automated atlas-based head size normalization","volume":"23","author":[{"family":"Buckner","given":"Randy L."},{"family":"Head","given":"Denise"},{"family":"Parker","given":"Jamie"},{"family":"Fotenos","given":"Anthony F."},{"family":"Marcus","given":"Daniel"},{"family":"Morris","given":"John C."},{"family":"Snyder","given":"Abraham Z."}],"issued":{"date-parts":[["2004",10]]}}}],"schema":"https://github.com/citation-style-language/schema/raw/master/csl-citation.json"} </w:instrText>
      </w:r>
      <w:r w:rsidR="009F7C3D">
        <w:fldChar w:fldCharType="separate"/>
      </w:r>
      <w:r w:rsidR="009F7C3D" w:rsidRPr="009F7C3D">
        <w:rPr>
          <w:rFonts w:ascii="Calibri" w:hAnsi="Calibri" w:cs="Calibri"/>
        </w:rPr>
        <w:t>(Buckner et al., 2004)</w:t>
      </w:r>
      <w:r w:rsidR="009F7C3D">
        <w:fldChar w:fldCharType="end"/>
      </w:r>
      <w:r w:rsidR="009F7C3D">
        <w:t xml:space="preserve">. </w:t>
      </w:r>
      <w:r w:rsidR="00191666">
        <w:t xml:space="preserve">AD patients develop lesions which fill with CSF as parts of the brain waste away, so this </w:t>
      </w:r>
      <w:r w:rsidR="006E4930">
        <w:t xml:space="preserve">is </w:t>
      </w:r>
      <w:r w:rsidR="00191666">
        <w:t>essentially</w:t>
      </w:r>
      <w:r w:rsidR="006E4930">
        <w:t xml:space="preserve"> </w:t>
      </w:r>
      <w:r w:rsidR="00191666">
        <w:t xml:space="preserve">a measurement of brain matter </w:t>
      </w:r>
      <w:r w:rsidR="00A861E5">
        <w:t>or</w:t>
      </w:r>
      <w:r w:rsidR="00191666">
        <w:t xml:space="preserve"> empty space.</w:t>
      </w:r>
      <w:r w:rsidR="00387BB0">
        <w:t xml:space="preserve"> </w:t>
      </w:r>
      <w:r w:rsidR="00012A3F">
        <w:t>In 2022, Goulikar Laxmi Narasimha Deva’s research paper</w:t>
      </w:r>
      <w:r w:rsidR="00F678E1">
        <w:t xml:space="preserve"> used these measurements provided in one of the Longitudinal OASIS datasets as the basis for ML Alzheimer’s diagnosis and achieved</w:t>
      </w:r>
      <w:r w:rsidR="00C531E8">
        <w:t xml:space="preserve"> 76% - 86% accuracy, 65% - 80% recall, and 76% - 87% on Area Under the Curve (AUC) scores</w:t>
      </w:r>
      <w:r w:rsidR="00B314F1">
        <w:t xml:space="preserve"> </w:t>
      </w:r>
      <w:r w:rsidR="00B314F1">
        <w:fldChar w:fldCharType="begin"/>
      </w:r>
      <w:r w:rsidR="00B55C4F">
        <w:instrText xml:space="preserve"> ADDIN ZOTERO_ITEM CSL_CITATION {"citationID":"6WKA7jXY","properties":{"formattedCitation":"(Deva, 2022)","plainCitation":"(Deva, 2022)","noteIndex":0},"citationItems":[{"id":268,"uris":["http://zotero.org/users/8652042/items/LMEQURHQ"],"itemData":{"id":268,"type":"article-journal","abstract":"This project applies the paramount machine learning techniques for the early detection and effective diagnosis of severe AD. It is vital to diagnose the disease in initial stages for more effective and beneficial treatment.","container-title":"International Journal of Engineering Technology and Management Sciences","DOI":"DOI:10.46647/ijetms.2022.v06i06.110","ISSN":"25814621","issue":"6","journalAbbreviation":"IJETMS","language":"en","source":"DOI.org (Crossref)","title":"Diagnosis Of Alzheimer’s Disease Using Machine Learning","volume":"6","author":[{"family":"Deva","given":"Goulikar"}],"issued":{"date-parts":[["2022",11]]}}}],"schema":"https://github.com/citation-style-language/schema/raw/master/csl-citation.json"} </w:instrText>
      </w:r>
      <w:r w:rsidR="00B314F1">
        <w:fldChar w:fldCharType="separate"/>
      </w:r>
      <w:r w:rsidR="00B55C4F" w:rsidRPr="00B55C4F">
        <w:rPr>
          <w:rFonts w:ascii="Calibri" w:hAnsi="Calibri" w:cs="Calibri"/>
        </w:rPr>
        <w:t>(Deva, 2022)</w:t>
      </w:r>
      <w:r w:rsidR="00B314F1">
        <w:fldChar w:fldCharType="end"/>
      </w:r>
    </w:p>
    <w:p w14:paraId="68592D81" w14:textId="77777777" w:rsidR="00A42636" w:rsidRDefault="00A42636" w:rsidP="003C7232">
      <w:pPr>
        <w:tabs>
          <w:tab w:val="left" w:pos="720"/>
        </w:tabs>
        <w:spacing w:after="0" w:line="240" w:lineRule="auto"/>
      </w:pPr>
    </w:p>
    <w:p w14:paraId="186D6214" w14:textId="37584540" w:rsidR="00A42636" w:rsidRDefault="00A42636" w:rsidP="003C7232">
      <w:pPr>
        <w:tabs>
          <w:tab w:val="left" w:pos="720"/>
        </w:tabs>
        <w:spacing w:after="0" w:line="240" w:lineRule="auto"/>
      </w:pPr>
      <w:r>
        <w:t>###### OASIS dataset</w:t>
      </w:r>
    </w:p>
    <w:p w14:paraId="5F11B6FC" w14:textId="77777777" w:rsidR="00A42636" w:rsidRDefault="00A42636" w:rsidP="003C7232">
      <w:pPr>
        <w:tabs>
          <w:tab w:val="left" w:pos="720"/>
        </w:tabs>
        <w:spacing w:after="0" w:line="240" w:lineRule="auto"/>
      </w:pPr>
    </w:p>
    <w:p w14:paraId="5B1C0621" w14:textId="7E40590C" w:rsidR="00CD0875" w:rsidRDefault="00CD0875" w:rsidP="003C7232">
      <w:pPr>
        <w:tabs>
          <w:tab w:val="left" w:pos="720"/>
        </w:tabs>
        <w:spacing w:after="0" w:line="240" w:lineRule="auto"/>
      </w:pPr>
      <w:r w:rsidRPr="00CD0875">
        <w:drawing>
          <wp:inline distT="0" distB="0" distL="0" distR="0" wp14:anchorId="05A51FD8" wp14:editId="3A2F8E1B">
            <wp:extent cx="5493486" cy="3009973"/>
            <wp:effectExtent l="0" t="0" r="0" b="0"/>
            <wp:docPr id="1028" name="Picture 4" descr="A white circle in a black background&#10;&#10;Description automatically generated with low confidence">
              <a:extLst xmlns:a="http://schemas.openxmlformats.org/drawingml/2006/main">
                <a:ext uri="{FF2B5EF4-FFF2-40B4-BE49-F238E27FC236}">
                  <a16:creationId xmlns:a16="http://schemas.microsoft.com/office/drawing/2014/main" id="{324F3C54-0531-2B23-9FFE-5C795162B35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Picture 4" descr="A white circle in a black background&#10;&#10;Description automatically generated with low confidence">
                      <a:extLst>
                        <a:ext uri="{FF2B5EF4-FFF2-40B4-BE49-F238E27FC236}">
                          <a16:creationId xmlns:a16="http://schemas.microsoft.com/office/drawing/2014/main" id="{324F3C54-0531-2B23-9FFE-5C795162B356}"/>
                        </a:ext>
                      </a:extLst>
                    </pic:cNvPr>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493486" cy="3009973"/>
                    </a:xfrm>
                    <a:prstGeom prst="rect">
                      <a:avLst/>
                    </a:prstGeom>
                    <a:noFill/>
                    <a:extLst>
                      <a:ext uri="{909E8E84-426E-40DD-AFC4-6F175D3DCCD1}">
                        <a14:hiddenFill xmlns:a14="http://schemas.microsoft.com/office/drawing/2010/main">
                          <a:solidFill>
                            <a:srgbClr val="FFFFFF"/>
                          </a:solidFill>
                        </a14:hiddenFill>
                      </a:ext>
                    </a:extLst>
                  </pic:spPr>
                </pic:pic>
              </a:graphicData>
            </a:graphic>
          </wp:inline>
        </w:drawing>
      </w:r>
    </w:p>
    <w:p w14:paraId="2F878013" w14:textId="11699EBD" w:rsidR="00CD0875" w:rsidRDefault="00360AB1" w:rsidP="003C7232">
      <w:pPr>
        <w:tabs>
          <w:tab w:val="left" w:pos="720"/>
        </w:tabs>
        <w:spacing w:after="0" w:line="240" w:lineRule="auto"/>
      </w:pPr>
      <w:r>
        <w:fldChar w:fldCharType="begin"/>
      </w:r>
      <w:r>
        <w:instrText xml:space="preserve"> ADDIN ZOTERO_ITEM CSL_CITATION {"citationID":"jwSlvEvf","properties":{"formattedCitation":"(Marcus et al., 2007)","plainCitation":"(Marcus et al., 2007)","noteIndex":0},"citationItems":[{"id":333,"uris":["http://zotero.org/users/8652042/items/CKWTCREP"],"itemData":{"id":333,"type":"article-journal","abstract":"Abstract\n            The Open Access Series of Imaging Studies is a series of magnetic resonance imaging data sets that is publicly available for study and analysis. The initial data set consists of a cross-sectional collection of 416 subjects aged 18 to 96 years. One hundred of the included subjects older than 60 years have been clinically diagnosed with very mild to moderate Alzheimer's disease. The subjects are all right-handed and include both men and women. For each subject, three or four individual T1-weighted magnetic resonance imaging scans obtained in single imaging sessions are included. Multiple within-session acquisitions provide extremely high contrast-to-noise ratio, making the data amenable to a wide range of analytic approaches including automated computational analysis. Additionally, a reliability data set is included containing 20 subjects without dementia imaged on a subsequent visit within 90 days of their initial session. Automated calculation of whole-brain volume and estimated total intracranial volume are presented to demonstrate use of the data for measuring differences associated with normal aging and Alzheimer's disease.","container-title":"Journal of Cognitive Neuroscience","DOI":"10.1162/jocn.2007.19.9.1498","ISSN":"0898-929X, 1530-8898","issue":"9","language":"en","page":"1498-1507","source":"DOI.org (Crossref)","title":"Open Access Series of Imaging Studies (OASIS): Cross-sectional MRI Data in Young, Middle Aged, Nondemented, and Demented Older Adults","title-short":"Open Access Series of Imaging Studies (OASIS)","volume":"19","author":[{"family":"Marcus","given":"Daniel S."},{"family":"Wang","given":"Tracy H."},{"family":"Parker","given":"Jamie"},{"family":"Csernansky","given":"John G."},{"family":"Morris","given":"John C."},{"family":"Buckner","given":"Randy L."}],"issued":{"date-parts":[["2007",9,1]]}}}],"schema":"https://github.com/citation-style-language/schema/raw/master/csl-citation.json"} </w:instrText>
      </w:r>
      <w:r>
        <w:fldChar w:fldCharType="separate"/>
      </w:r>
      <w:r w:rsidRPr="00360AB1">
        <w:rPr>
          <w:rFonts w:ascii="Calibri" w:hAnsi="Calibri" w:cs="Calibri"/>
        </w:rPr>
        <w:t>(Marcus et al., 2007)</w:t>
      </w:r>
      <w:r>
        <w:fldChar w:fldCharType="end"/>
      </w:r>
    </w:p>
    <w:p w14:paraId="60DEA66D" w14:textId="77777777" w:rsidR="00CD0875" w:rsidRDefault="00CD0875" w:rsidP="003C7232">
      <w:pPr>
        <w:tabs>
          <w:tab w:val="left" w:pos="720"/>
        </w:tabs>
        <w:spacing w:after="0" w:line="240" w:lineRule="auto"/>
      </w:pPr>
    </w:p>
    <w:p w14:paraId="16D99FC7" w14:textId="11177931" w:rsidR="00B22B1C" w:rsidRDefault="0058465B" w:rsidP="003C7232">
      <w:pPr>
        <w:tabs>
          <w:tab w:val="left" w:pos="720"/>
        </w:tabs>
        <w:spacing w:after="0" w:line="240" w:lineRule="auto"/>
      </w:pPr>
      <w:r>
        <w:tab/>
      </w:r>
      <w:r w:rsidR="00387BB0">
        <w:t>The</w:t>
      </w:r>
      <w:r w:rsidR="00311307">
        <w:t xml:space="preserve"> </w:t>
      </w:r>
      <w:r w:rsidR="00A724EF">
        <w:t xml:space="preserve">Open Access Series of Imaging Studies (OASIS) research group “is … aimed at making neuroimaging data sets of the brain freely available to the scientific community” </w:t>
      </w:r>
      <w:r w:rsidR="00A724EF">
        <w:fldChar w:fldCharType="begin"/>
      </w:r>
      <w:r w:rsidR="00A724EF">
        <w:instrText xml:space="preserve"> ADDIN ZOTERO_ITEM CSL_CITATION {"citationID":"1tJTOdQt","properties":{"formattedCitation":"(Marcus et al., 2007)","plainCitation":"(Marcus et al., 2007)","noteIndex":0},"citationItems":[{"id":333,"uris":["http://zotero.org/users/8652042/items/CKWTCREP"],"itemData":{"id":333,"type":"article-journal","abstract":"Abstract\n            The Open Access Series of Imaging Studies is a series of magnetic resonance imaging data sets that is publicly available for study and analysis. The initial data set consists of a cross-sectional collection of 416 subjects aged 18 to 96 years. One hundred of the included subjects older than 60 years have been clinically diagnosed with very mild to moderate Alzheimer's disease. The subjects are all right-handed and include both men and women. For each subject, three or four individual T1-weighted magnetic resonance imaging scans obtained in single imaging sessions are included. Multiple within-session acquisitions provide extremely high contrast-to-noise ratio, making the data amenable to a wide range of analytic approaches including automated computational analysis. Additionally, a reliability data set is included containing 20 subjects without dementia imaged on a subsequent visit within 90 days of their initial session. Automated calculation of whole-brain volume and estimated total intracranial volume are presented to demonstrate use of the data for measuring differences associated with normal aging and Alzheimer's disease.","container-title":"Journal of Cognitive Neuroscience","DOI":"10.1162/jocn.2007.19.9.1498","ISSN":"0898-929X, 1530-8898","issue":"9","language":"en","page":"1498-1507","source":"DOI.org (Crossref)","title":"Open Access Series of Imaging Studies (OASIS): Cross-sectional MRI Data in Young, Middle Aged, Nondemented, and Demented Older Adults","title-short":"Open Access Series of Imaging Studies (OASIS)","volume":"19","author":[{"family":"Marcus","given":"Daniel S."},{"family":"Wang","given":"Tracy H."},{"family":"Parker","given":"Jamie"},{"family":"Csernansky","given":"John G."},{"family":"Morris","given":"John C."},{"family":"Buckner","given":"Randy L."}],"issued":{"date-parts":[["2007",9,1]]}}}],"schema":"https://github.com/citation-style-language/schema/raw/master/csl-citation.json"} </w:instrText>
      </w:r>
      <w:r w:rsidR="00A724EF">
        <w:fldChar w:fldCharType="separate"/>
      </w:r>
      <w:r w:rsidR="00A724EF" w:rsidRPr="00A724EF">
        <w:rPr>
          <w:rFonts w:ascii="Calibri" w:hAnsi="Calibri" w:cs="Calibri"/>
        </w:rPr>
        <w:t>(Marcus et al., 2007)</w:t>
      </w:r>
      <w:r w:rsidR="00A724EF">
        <w:fldChar w:fldCharType="end"/>
      </w:r>
      <w:r w:rsidR="00A724EF">
        <w:t xml:space="preserve">. </w:t>
      </w:r>
      <w:r w:rsidR="004C1CF9">
        <w:t xml:space="preserve">Since 2007, OASIS has been publicly releasing their collection of Alzheimer’s brain scans along with patient biomarkers to encourage open development of improved AD diagnosis and research </w:t>
      </w:r>
      <w:r w:rsidR="004C1CF9">
        <w:fldChar w:fldCharType="begin"/>
      </w:r>
      <w:r w:rsidR="004C1CF9">
        <w:instrText xml:space="preserve"> ADDIN ZOTERO_ITEM CSL_CITATION {"citationID":"rhcmQO51","properties":{"formattedCitation":"(Marcus et al., 2007)","plainCitation":"(Marcus et al., 2007)","noteIndex":0},"citationItems":[{"id":333,"uris":["http://zotero.org/users/8652042/items/CKWTCREP"],"itemData":{"id":333,"type":"article-journal","abstract":"Abstract\n            The Open Access Series of Imaging Studies is a series of magnetic resonance imaging data sets that is publicly available for study and analysis. The initial data set consists of a cross-sectional collection of 416 subjects aged 18 to 96 years. One hundred of the included subjects older than 60 years have been clinically diagnosed with very mild to moderate Alzheimer's disease. The subjects are all right-handed and include both men and women. For each subject, three or four individual T1-weighted magnetic resonance imaging scans obtained in single imaging sessions are included. Multiple within-session acquisitions provide extremely high contrast-to-noise ratio, making the data amenable to a wide range of analytic approaches including automated computational analysis. Additionally, a reliability data set is included containing 20 subjects without dementia imaged on a subsequent visit within 90 days of their initial session. Automated calculation of whole-brain volume and estimated total intracranial volume are presented to demonstrate use of the data for measuring differences associated with normal aging and Alzheimer's disease.","container-title":"Journal of Cognitive Neuroscience","DOI":"10.1162/jocn.2007.19.9.1498","ISSN":"0898-929X, 1530-8898","issue":"9","language":"en","page":"1498-1507","source":"DOI.org (Crossref)","title":"Open Access Series of Imaging Studies (OASIS): Cross-sectional MRI Data in Young, Middle Aged, Nondemented, and Demented Older Adults","title-short":"Open Access Series of Imaging Studies (OASIS)","volume":"19","author":[{"family":"Marcus","given":"Daniel S."},{"family":"Wang","given":"Tracy H."},{"family":"Parker","given":"Jamie"},{"family":"Csernansky","given":"John G."},{"family":"Morris","given":"John C."},{"family":"Buckner","given":"Randy L."}],"issued":{"date-parts":[["2007",9,1]]}}}],"schema":"https://github.com/citation-style-language/schema/raw/master/csl-citation.json"} </w:instrText>
      </w:r>
      <w:r w:rsidR="004C1CF9">
        <w:fldChar w:fldCharType="separate"/>
      </w:r>
      <w:r w:rsidR="004C1CF9" w:rsidRPr="004C1CF9">
        <w:rPr>
          <w:rFonts w:ascii="Calibri" w:hAnsi="Calibri" w:cs="Calibri"/>
        </w:rPr>
        <w:t>(Marcus et al., 2007)</w:t>
      </w:r>
      <w:r w:rsidR="004C1CF9">
        <w:fldChar w:fldCharType="end"/>
      </w:r>
      <w:r w:rsidR="004C1CF9">
        <w:t>.</w:t>
      </w:r>
      <w:r w:rsidR="00B22B1C">
        <w:t xml:space="preserve"> There are currently 4 OASIS datasets. published from 2007 – 2020, utilizing several different brain scanning techniques, such as: CT, MRI, PET, and looking at different patient cohorts like healthy non-demented controls VS dementia in various stages, as well as longitudinal studies where patients return for follow-up VS cross-sectional studies with just one observation of each patient </w:t>
      </w:r>
      <w:r w:rsidR="00B22B1C">
        <w:fldChar w:fldCharType="begin"/>
      </w:r>
      <w:r w:rsidR="00B22B1C">
        <w:instrText xml:space="preserve"> ADDIN ZOTERO_ITEM CSL_CITATION {"citationID":"AFodnHmZ","properties":{"formattedCitation":"(Marcus et al., 2007)","plainCitation":"(Marcus et al., 2007)","noteIndex":0},"citationItems":[{"id":333,"uris":["http://zotero.org/users/8652042/items/CKWTCREP"],"itemData":{"id":333,"type":"article-journal","abstract":"Abstract\n            The Open Access Series of Imaging Studies is a series of magnetic resonance imaging data sets that is publicly available for study and analysis. The initial data set consists of a cross-sectional collection of 416 subjects aged 18 to 96 years. One hundred of the included subjects older than 60 years have been clinically diagnosed with very mild to moderate Alzheimer's disease. The subjects are all right-handed and include both men and women. For each subject, three or four individual T1-weighted magnetic resonance imaging scans obtained in single imaging sessions are included. Multiple within-session acquisitions provide extremely high contrast-to-noise ratio, making the data amenable to a wide range of analytic approaches including automated computational analysis. Additionally, a reliability data set is included containing 20 subjects without dementia imaged on a subsequent visit within 90 days of their initial session. Automated calculation of whole-brain volume and estimated total intracranial volume are presented to demonstrate use of the data for measuring differences associated with normal aging and Alzheimer's disease.","container-title":"Journal of Cognitive Neuroscience","DOI":"10.1162/jocn.2007.19.9.1498","ISSN":"0898-929X, 1530-8898","issue":"9","language":"en","page":"1498-1507","source":"DOI.org (Crossref)","title":"Open Access Series of Imaging Studies (OASIS): Cross-sectional MRI Data in Young, Middle Aged, Nondemented, and Demented Older Adults","title-short":"Open Access Series of Imaging Studies (OASIS)","volume":"19","author":[{"family":"Marcus","given":"Daniel S."},{"family":"Wang","given":"Tracy H."},{"family":"Parker","given":"Jamie"},{"family":"Csernansky","given":"John G."},{"family":"Morris","given":"John C."},{"family":"Buckner","given":"Randy L."}],"issued":{"date-parts":[["2007",9,1]]}}}],"schema":"https://github.com/citation-style-language/schema/raw/master/csl-citation.json"} </w:instrText>
      </w:r>
      <w:r w:rsidR="00B22B1C">
        <w:fldChar w:fldCharType="separate"/>
      </w:r>
      <w:r w:rsidR="00B22B1C" w:rsidRPr="00B22B1C">
        <w:rPr>
          <w:rFonts w:ascii="Calibri" w:hAnsi="Calibri" w:cs="Calibri"/>
        </w:rPr>
        <w:t>(Marcus et al., 2007)</w:t>
      </w:r>
      <w:r w:rsidR="00B22B1C">
        <w:fldChar w:fldCharType="end"/>
      </w:r>
      <w:r w:rsidR="00B22B1C">
        <w:t>.</w:t>
      </w:r>
    </w:p>
    <w:p w14:paraId="401BB79A" w14:textId="5637FC6D" w:rsidR="008D7BB5" w:rsidRDefault="00B22B1C" w:rsidP="003C7232">
      <w:pPr>
        <w:tabs>
          <w:tab w:val="left" w:pos="720"/>
        </w:tabs>
        <w:spacing w:after="0" w:line="240" w:lineRule="auto"/>
      </w:pPr>
      <w:r>
        <w:lastRenderedPageBreak/>
        <w:tab/>
      </w:r>
      <w:r w:rsidR="008D7BB5">
        <w:t>I located my dataset on Kaggle</w:t>
      </w:r>
      <w:r w:rsidR="00E6351E">
        <w:t xml:space="preserve">, which is a merged </w:t>
      </w:r>
      <w:r w:rsidR="008D7BB5">
        <w:t>subset of the OASIS-1 Cross-sectional dataset sans MRI brain scan images</w:t>
      </w:r>
      <w:r w:rsidR="0062030E">
        <w:t xml:space="preserve"> </w:t>
      </w:r>
      <w:r w:rsidR="0062030E">
        <w:fldChar w:fldCharType="begin"/>
      </w:r>
      <w:r w:rsidR="0062030E">
        <w:instrText xml:space="preserve"> ADDIN ZOTERO_ITEM CSL_CITATION {"citationID":"WerUqQwX","properties":{"formattedCitation":"(Boysen, n.d.)","plainCitation":"(Boysen, n.d.)","noteIndex":0},"citationItems":[{"id":340,"uris":["http://zotero.org/users/8652042/items/AWCRHMJY"],"itemData":{"id":340,"type":"webpage","abstract":"Magnetic Resonance Imaging Comparisons of Demented and Nondemented Adults","container-title":"Kaggle","language":"en","title":"MRI and Alzheimers","URL":"https://www.kaggle.com/datasets/jboysen/mri-and-alzheimers","author":[{"family":"Boysen","given":"Jacob"}],"accessed":{"date-parts":[["2023",5,11]]}}}],"schema":"https://github.com/citation-style-language/schema/raw/master/csl-citation.json"} </w:instrText>
      </w:r>
      <w:r w:rsidR="0062030E">
        <w:fldChar w:fldCharType="separate"/>
      </w:r>
      <w:r w:rsidR="0062030E" w:rsidRPr="0062030E">
        <w:rPr>
          <w:rFonts w:ascii="Calibri" w:hAnsi="Calibri" w:cs="Calibri"/>
        </w:rPr>
        <w:t>(Boysen, n.d.)</w:t>
      </w:r>
      <w:r w:rsidR="0062030E">
        <w:fldChar w:fldCharType="end"/>
      </w:r>
      <w:r w:rsidR="008D7BB5">
        <w:t xml:space="preserve">. </w:t>
      </w:r>
      <w:r>
        <w:t>Th</w:t>
      </w:r>
      <w:r w:rsidR="0062030E">
        <w:t xml:space="preserve">is is textual data in a CSV format looking at a cohort of 416 dementia VS non-demented patients </w:t>
      </w:r>
      <w:r w:rsidR="0062030E">
        <w:fldChar w:fldCharType="begin"/>
      </w:r>
      <w:r w:rsidR="0062030E">
        <w:instrText xml:space="preserve"> ADDIN ZOTERO_ITEM CSL_CITATION {"citationID":"woLYCzAY","properties":{"formattedCitation":"(Marcus et al., 2007)","plainCitation":"(Marcus et al., 2007)","noteIndex":0},"citationItems":[{"id":333,"uris":["http://zotero.org/users/8652042/items/CKWTCREP"],"itemData":{"id":333,"type":"article-journal","abstract":"Abstract\n            The Open Access Series of Imaging Studies is a series of magnetic resonance imaging data sets that is publicly available for study and analysis. The initial data set consists of a cross-sectional collection of 416 subjects aged 18 to 96 years. One hundred of the included subjects older than 60 years have been clinically diagnosed with very mild to moderate Alzheimer's disease. The subjects are all right-handed and include both men and women. For each subject, three or four individual T1-weighted magnetic resonance imaging scans obtained in single imaging sessions are included. Multiple within-session acquisitions provide extremely high contrast-to-noise ratio, making the data amenable to a wide range of analytic approaches including automated computational analysis. Additionally, a reliability data set is included containing 20 subjects without dementia imaged on a subsequent visit within 90 days of their initial session. Automated calculation of whole-brain volume and estimated total intracranial volume are presented to demonstrate use of the data for measuring differences associated with normal aging and Alzheimer's disease.","container-title":"Journal of Cognitive Neuroscience","DOI":"10.1162/jocn.2007.19.9.1498","ISSN":"0898-929X, 1530-8898","issue":"9","language":"en","page":"1498-1507","source":"DOI.org (Crossref)","title":"Open Access Series of Imaging Studies (OASIS): Cross-sectional MRI Data in Young, Middle Aged, Nondemented, and Demented Older Adults","title-short":"Open Access Series of Imaging Studies (OASIS)","volume":"19","author":[{"family":"Marcus","given":"Daniel S."},{"family":"Wang","given":"Tracy H."},{"family":"Parker","given":"Jamie"},{"family":"Csernansky","given":"John G."},{"family":"Morris","given":"John C."},{"family":"Buckner","given":"Randy L."}],"issued":{"date-parts":[["2007",9,1]]}}}],"schema":"https://github.com/citation-style-language/schema/raw/master/csl-citation.json"} </w:instrText>
      </w:r>
      <w:r w:rsidR="0062030E">
        <w:fldChar w:fldCharType="separate"/>
      </w:r>
      <w:r w:rsidR="0062030E" w:rsidRPr="0062030E">
        <w:rPr>
          <w:rFonts w:ascii="Calibri" w:hAnsi="Calibri" w:cs="Calibri"/>
        </w:rPr>
        <w:t>(Marcus et al., 2007)</w:t>
      </w:r>
      <w:r w:rsidR="0062030E">
        <w:fldChar w:fldCharType="end"/>
      </w:r>
      <w:r w:rsidR="0062030E">
        <w:t>. They have MRI scans at one point in time and while some do appear again for follow-up, I will not be using the follow-up or Longitudinal data</w:t>
      </w:r>
      <w:r w:rsidR="00CC57E4">
        <w:t>set</w:t>
      </w:r>
      <w:r w:rsidR="0062030E">
        <w:t xml:space="preserve">, nor will I be </w:t>
      </w:r>
      <w:r w:rsidR="00D3125B">
        <w:t>analyzing</w:t>
      </w:r>
      <w:r w:rsidR="0062030E">
        <w:t xml:space="preserve"> </w:t>
      </w:r>
      <w:r w:rsidR="00DA0DDC">
        <w:t xml:space="preserve">any of the </w:t>
      </w:r>
      <w:r w:rsidR="0062030E">
        <w:t>MRI images</w:t>
      </w:r>
      <w:r w:rsidR="00AF2209">
        <w:t xml:space="preserve"> </w:t>
      </w:r>
      <w:r w:rsidR="00AF2209">
        <w:fldChar w:fldCharType="begin"/>
      </w:r>
      <w:r w:rsidR="00AF2209">
        <w:instrText xml:space="preserve"> ADDIN ZOTERO_ITEM CSL_CITATION {"citationID":"eNQr70oH","properties":{"formattedCitation":"(Marcus et al., 2007)","plainCitation":"(Marcus et al., 2007)","noteIndex":0},"citationItems":[{"id":333,"uris":["http://zotero.org/users/8652042/items/CKWTCREP"],"itemData":{"id":333,"type":"article-journal","abstract":"Abstract\n            The Open Access Series of Imaging Studies is a series of magnetic resonance imaging data sets that is publicly available for study and analysis. The initial data set consists of a cross-sectional collection of 416 subjects aged 18 to 96 years. One hundred of the included subjects older than 60 years have been clinically diagnosed with very mild to moderate Alzheimer's disease. The subjects are all right-handed and include both men and women. For each subject, three or four individual T1-weighted magnetic resonance imaging scans obtained in single imaging sessions are included. Multiple within-session acquisitions provide extremely high contrast-to-noise ratio, making the data amenable to a wide range of analytic approaches including automated computational analysis. Additionally, a reliability data set is included containing 20 subjects without dementia imaged on a subsequent visit within 90 days of their initial session. Automated calculation of whole-brain volume and estimated total intracranial volume are presented to demonstrate use of the data for measuring differences associated with normal aging and Alzheimer's disease.","container-title":"Journal of Cognitive Neuroscience","DOI":"10.1162/jocn.2007.19.9.1498","ISSN":"0898-929X, 1530-8898","issue":"9","language":"en","page":"1498-1507","source":"DOI.org (Crossref)","title":"Open Access Series of Imaging Studies (OASIS): Cross-sectional MRI Data in Young, Middle Aged, Nondemented, and Demented Older Adults","title-short":"Open Access Series of Imaging Studies (OASIS)","volume":"19","author":[{"family":"Marcus","given":"Daniel S."},{"family":"Wang","given":"Tracy H."},{"family":"Parker","given":"Jamie"},{"family":"Csernansky","given":"John G."},{"family":"Morris","given":"John C."},{"family":"Buckner","given":"Randy L."}],"issued":{"date-parts":[["2007",9,1]]}}}],"schema":"https://github.com/citation-style-language/schema/raw/master/csl-citation.json"} </w:instrText>
      </w:r>
      <w:r w:rsidR="00AF2209">
        <w:fldChar w:fldCharType="separate"/>
      </w:r>
      <w:r w:rsidR="00AF2209" w:rsidRPr="00AF2209">
        <w:rPr>
          <w:rFonts w:ascii="Calibri" w:hAnsi="Calibri" w:cs="Calibri"/>
        </w:rPr>
        <w:t>(Marcus et al., 2007)</w:t>
      </w:r>
      <w:r w:rsidR="00AF2209">
        <w:fldChar w:fldCharType="end"/>
      </w:r>
      <w:r w:rsidR="0062030E">
        <w:t xml:space="preserve">. </w:t>
      </w:r>
      <w:r w:rsidR="00B3167D">
        <w:t xml:space="preserve">The variables measured </w:t>
      </w:r>
      <w:r w:rsidR="000E3311">
        <w:t xml:space="preserve">and their labels in the dataset </w:t>
      </w:r>
      <w:r w:rsidR="00B3167D">
        <w:t>were:</w:t>
      </w:r>
    </w:p>
    <w:p w14:paraId="452B126F" w14:textId="77777777" w:rsidR="007C7F8C" w:rsidRDefault="007C7F8C" w:rsidP="003C7232">
      <w:pPr>
        <w:tabs>
          <w:tab w:val="left" w:pos="720"/>
        </w:tabs>
        <w:spacing w:after="0" w:line="240" w:lineRule="auto"/>
      </w:pPr>
    </w:p>
    <w:p w14:paraId="6E9C1D15" w14:textId="77777777" w:rsidR="00E739D4" w:rsidRDefault="00E739D4" w:rsidP="00E739D4">
      <w:pPr>
        <w:pStyle w:val="ListParagraph"/>
        <w:numPr>
          <w:ilvl w:val="0"/>
          <w:numId w:val="2"/>
        </w:numPr>
        <w:tabs>
          <w:tab w:val="left" w:pos="720"/>
        </w:tabs>
        <w:spacing w:after="0" w:line="240" w:lineRule="auto"/>
      </w:pPr>
      <w:r>
        <w:t>ID = Patient ID</w:t>
      </w:r>
    </w:p>
    <w:p w14:paraId="7614B3D9" w14:textId="77777777" w:rsidR="00E739D4" w:rsidRDefault="00E739D4" w:rsidP="00E739D4">
      <w:pPr>
        <w:pStyle w:val="ListParagraph"/>
        <w:numPr>
          <w:ilvl w:val="0"/>
          <w:numId w:val="2"/>
        </w:numPr>
        <w:tabs>
          <w:tab w:val="left" w:pos="720"/>
        </w:tabs>
        <w:spacing w:after="0" w:line="240" w:lineRule="auto"/>
      </w:pPr>
      <w:r>
        <w:t>M/F = Gender</w:t>
      </w:r>
    </w:p>
    <w:p w14:paraId="13448A8A" w14:textId="77777777" w:rsidR="00E739D4" w:rsidRDefault="00E739D4" w:rsidP="00E739D4">
      <w:pPr>
        <w:pStyle w:val="ListParagraph"/>
        <w:numPr>
          <w:ilvl w:val="0"/>
          <w:numId w:val="2"/>
        </w:numPr>
        <w:tabs>
          <w:tab w:val="left" w:pos="720"/>
        </w:tabs>
        <w:spacing w:after="0" w:line="240" w:lineRule="auto"/>
      </w:pPr>
      <w:r>
        <w:t xml:space="preserve">Hand = Handedness </w:t>
      </w:r>
    </w:p>
    <w:p w14:paraId="4783899A" w14:textId="77777777" w:rsidR="00E739D4" w:rsidRDefault="00E739D4" w:rsidP="00E739D4">
      <w:pPr>
        <w:pStyle w:val="ListParagraph"/>
        <w:numPr>
          <w:ilvl w:val="0"/>
          <w:numId w:val="2"/>
        </w:numPr>
        <w:tabs>
          <w:tab w:val="left" w:pos="720"/>
        </w:tabs>
        <w:spacing w:after="0" w:line="240" w:lineRule="auto"/>
      </w:pPr>
      <w:r>
        <w:t>Age = Age</w:t>
      </w:r>
    </w:p>
    <w:p w14:paraId="1C42BF00" w14:textId="77777777" w:rsidR="00E739D4" w:rsidRDefault="00E739D4" w:rsidP="00E739D4">
      <w:pPr>
        <w:pStyle w:val="ListParagraph"/>
        <w:numPr>
          <w:ilvl w:val="0"/>
          <w:numId w:val="2"/>
        </w:numPr>
        <w:tabs>
          <w:tab w:val="left" w:pos="720"/>
        </w:tabs>
        <w:spacing w:after="0" w:line="240" w:lineRule="auto"/>
      </w:pPr>
      <w:r>
        <w:t xml:space="preserve">Educ = Education level </w:t>
      </w:r>
    </w:p>
    <w:p w14:paraId="47A6259C" w14:textId="77777777" w:rsidR="00E739D4" w:rsidRDefault="00E739D4" w:rsidP="00E739D4">
      <w:pPr>
        <w:pStyle w:val="ListParagraph"/>
        <w:numPr>
          <w:ilvl w:val="0"/>
          <w:numId w:val="2"/>
        </w:numPr>
        <w:tabs>
          <w:tab w:val="left" w:pos="720"/>
        </w:tabs>
        <w:spacing w:after="0" w:line="240" w:lineRule="auto"/>
      </w:pPr>
      <w:r>
        <w:t>SES = Socioeconomic Status</w:t>
      </w:r>
    </w:p>
    <w:p w14:paraId="4BFDBDDE" w14:textId="77777777" w:rsidR="00E739D4" w:rsidRDefault="00E739D4" w:rsidP="00E739D4">
      <w:pPr>
        <w:pStyle w:val="ListParagraph"/>
        <w:numPr>
          <w:ilvl w:val="0"/>
          <w:numId w:val="2"/>
        </w:numPr>
        <w:tabs>
          <w:tab w:val="left" w:pos="720"/>
        </w:tabs>
        <w:spacing w:after="0" w:line="240" w:lineRule="auto"/>
      </w:pPr>
      <w:r>
        <w:t>MMSE = Mini-Mental State Exam</w:t>
      </w:r>
    </w:p>
    <w:p w14:paraId="6069D293" w14:textId="77777777" w:rsidR="00E739D4" w:rsidRDefault="00E739D4" w:rsidP="00E739D4">
      <w:pPr>
        <w:pStyle w:val="ListParagraph"/>
        <w:numPr>
          <w:ilvl w:val="0"/>
          <w:numId w:val="2"/>
        </w:numPr>
        <w:tabs>
          <w:tab w:val="left" w:pos="720"/>
        </w:tabs>
        <w:spacing w:after="0" w:line="240" w:lineRule="auto"/>
      </w:pPr>
      <w:r>
        <w:t>CDR = Clinical Dementia Rating</w:t>
      </w:r>
    </w:p>
    <w:p w14:paraId="56C044F1" w14:textId="77777777" w:rsidR="00E739D4" w:rsidRDefault="00E739D4" w:rsidP="00E739D4">
      <w:pPr>
        <w:pStyle w:val="ListParagraph"/>
        <w:numPr>
          <w:ilvl w:val="0"/>
          <w:numId w:val="2"/>
        </w:numPr>
        <w:tabs>
          <w:tab w:val="left" w:pos="720"/>
        </w:tabs>
        <w:spacing w:after="0" w:line="240" w:lineRule="auto"/>
      </w:pPr>
      <w:r>
        <w:t>eTIV = Estimated Total Intracrananial Volume</w:t>
      </w:r>
    </w:p>
    <w:p w14:paraId="2921AED7" w14:textId="77777777" w:rsidR="00E739D4" w:rsidRDefault="00E739D4" w:rsidP="00E739D4">
      <w:pPr>
        <w:pStyle w:val="ListParagraph"/>
        <w:numPr>
          <w:ilvl w:val="0"/>
          <w:numId w:val="2"/>
        </w:numPr>
        <w:tabs>
          <w:tab w:val="left" w:pos="720"/>
        </w:tabs>
        <w:spacing w:after="0" w:line="240" w:lineRule="auto"/>
      </w:pPr>
      <w:r>
        <w:t>nWBV = Normalized Whole Brain Volume</w:t>
      </w:r>
    </w:p>
    <w:p w14:paraId="0C3D270E" w14:textId="77777777" w:rsidR="00E739D4" w:rsidRDefault="00E739D4" w:rsidP="00E739D4">
      <w:pPr>
        <w:pStyle w:val="ListParagraph"/>
        <w:numPr>
          <w:ilvl w:val="0"/>
          <w:numId w:val="2"/>
        </w:numPr>
        <w:tabs>
          <w:tab w:val="left" w:pos="720"/>
        </w:tabs>
        <w:spacing w:after="0" w:line="240" w:lineRule="auto"/>
      </w:pPr>
      <w:r>
        <w:t>ASF = Atlas Scaling Factor</w:t>
      </w:r>
    </w:p>
    <w:p w14:paraId="14723960" w14:textId="24EFCE8F" w:rsidR="000E3311" w:rsidRDefault="00E739D4" w:rsidP="00E739D4">
      <w:pPr>
        <w:pStyle w:val="ListParagraph"/>
        <w:numPr>
          <w:ilvl w:val="0"/>
          <w:numId w:val="2"/>
        </w:numPr>
        <w:tabs>
          <w:tab w:val="left" w:pos="720"/>
        </w:tabs>
        <w:spacing w:after="0" w:line="240" w:lineRule="auto"/>
      </w:pPr>
      <w:r>
        <w:t xml:space="preserve">Delay = When patients returned </w:t>
      </w:r>
      <w:r w:rsidR="00DE651B">
        <w:t>wit</w:t>
      </w:r>
      <w:r w:rsidR="00502F2C">
        <w:t>hin</w:t>
      </w:r>
      <w:r>
        <w:t xml:space="preserve"> a 90</w:t>
      </w:r>
      <w:r w:rsidR="007C7F8C">
        <w:t>-</w:t>
      </w:r>
      <w:r>
        <w:t>day window for follow-up</w:t>
      </w:r>
      <w:r w:rsidR="00185F9A">
        <w:t xml:space="preserve"> MRI scans</w:t>
      </w:r>
      <w:r w:rsidR="00E82416">
        <w:t xml:space="preserve"> (for longitudinal study)</w:t>
      </w:r>
    </w:p>
    <w:p w14:paraId="566C9996" w14:textId="77777777" w:rsidR="00BA3C3A" w:rsidRDefault="00BA3C3A" w:rsidP="003C7232">
      <w:pPr>
        <w:tabs>
          <w:tab w:val="left" w:pos="720"/>
        </w:tabs>
        <w:spacing w:after="0" w:line="240" w:lineRule="auto"/>
      </w:pPr>
    </w:p>
    <w:p w14:paraId="702D2A4F" w14:textId="284C15EB" w:rsidR="00E739D4" w:rsidRDefault="00E739D4" w:rsidP="003C7232">
      <w:pPr>
        <w:tabs>
          <w:tab w:val="left" w:pos="720"/>
        </w:tabs>
        <w:spacing w:after="0" w:line="240" w:lineRule="auto"/>
      </w:pPr>
      <w:r>
        <w:t>TODO – replace with MD chart?</w:t>
      </w:r>
    </w:p>
    <w:p w14:paraId="02ED6A24" w14:textId="4E51AFB5" w:rsidR="003F5442" w:rsidRDefault="003F5442" w:rsidP="00DE3485">
      <w:pPr>
        <w:tabs>
          <w:tab w:val="left" w:pos="5480"/>
        </w:tabs>
        <w:spacing w:after="0" w:line="240" w:lineRule="auto"/>
      </w:pPr>
    </w:p>
    <w:p w14:paraId="381D9CA9" w14:textId="7B48AA39" w:rsidR="00432BFE" w:rsidRDefault="0054641E" w:rsidP="0054641E">
      <w:pPr>
        <w:tabs>
          <w:tab w:val="left" w:pos="720"/>
        </w:tabs>
        <w:spacing w:after="0" w:line="240" w:lineRule="auto"/>
      </w:pPr>
      <w:r>
        <w:tab/>
        <w:t>Patient IDs are mostly unique, except for a small set of ~20 who returned within a 90-day delay period for follow-up in the longitudinal study</w:t>
      </w:r>
      <w:r w:rsidR="00B55C4F">
        <w:t xml:space="preserve"> </w:t>
      </w:r>
      <w:r w:rsidR="00B55C4F">
        <w:fldChar w:fldCharType="begin"/>
      </w:r>
      <w:r w:rsidR="00B55C4F">
        <w:instrText xml:space="preserve"> ADDIN ZOTERO_ITEM CSL_CITATION {"citationID":"CMeINC2p","properties":{"formattedCitation":"(Marcus et al., 2007)","plainCitation":"(Marcus et al., 2007)","noteIndex":0},"citationItems":[{"id":333,"uris":["http://zotero.org/users/8652042/items/CKWTCREP"],"itemData":{"id":333,"type":"article-journal","abstract":"Abstract\n            The Open Access Series of Imaging Studies is a series of magnetic resonance imaging data sets that is publicly available for study and analysis. The initial data set consists of a cross-sectional collection of 416 subjects aged 18 to 96 years. One hundred of the included subjects older than 60 years have been clinically diagnosed with very mild to moderate Alzheimer's disease. The subjects are all right-handed and include both men and women. For each subject, three or four individual T1-weighted magnetic resonance imaging scans obtained in single imaging sessions are included. Multiple within-session acquisitions provide extremely high contrast-to-noise ratio, making the data amenable to a wide range of analytic approaches including automated computational analysis. Additionally, a reliability data set is included containing 20 subjects without dementia imaged on a subsequent visit within 90 days of their initial session. Automated calculation of whole-brain volume and estimated total intracranial volume are presented to demonstrate use of the data for measuring differences associated with normal aging and Alzheimer's disease.","container-title":"Journal of Cognitive Neuroscience","DOI":"10.1162/jocn.2007.19.9.1498","ISSN":"0898-929X, 1530-8898","issue":"9","language":"en","page":"1498-1507","source":"DOI.org (Crossref)","title":"Open Access Series of Imaging Studies (OASIS): Cross-sectional MRI Data in Young, Middle Aged, Nondemented, and Demented Older Adults","title-short":"Open Access Series of Imaging Studies (OASIS)","volume":"19","author":[{"family":"Marcus","given":"Daniel S."},{"family":"Wang","given":"Tracy H."},{"family":"Parker","given":"Jamie"},{"family":"Csernansky","given":"John G."},{"family":"Morris","given":"John C."},{"family":"Buckner","given":"Randy L."}],"issued":{"date-parts":[["2007",9,1]]}}}],"schema":"https://github.com/citation-style-language/schema/raw/master/csl-citation.json"} </w:instrText>
      </w:r>
      <w:r w:rsidR="00B55C4F">
        <w:fldChar w:fldCharType="separate"/>
      </w:r>
      <w:r w:rsidR="00B55C4F" w:rsidRPr="00B55C4F">
        <w:rPr>
          <w:rFonts w:ascii="Calibri" w:hAnsi="Calibri" w:cs="Calibri"/>
        </w:rPr>
        <w:t>(Marcus et al., 2007)</w:t>
      </w:r>
      <w:r w:rsidR="00B55C4F">
        <w:fldChar w:fldCharType="end"/>
      </w:r>
      <w:r>
        <w:t xml:space="preserve">. </w:t>
      </w:r>
      <w:r w:rsidR="0042686C">
        <w:t>T</w:t>
      </w:r>
      <w:r w:rsidR="00B55C4F">
        <w:t>here are</w:t>
      </w:r>
      <w:r>
        <w:t xml:space="preserve"> male/female differences </w:t>
      </w:r>
      <w:r w:rsidR="00B55C4F">
        <w:t xml:space="preserve">in the eTIV measurements, so it’s important to account for this </w:t>
      </w:r>
      <w:r w:rsidR="00B55C4F">
        <w:fldChar w:fldCharType="begin"/>
      </w:r>
      <w:r w:rsidR="00B55C4F">
        <w:instrText xml:space="preserve"> ADDIN ZOTERO_ITEM CSL_CITATION {"citationID":"uLTGgIX2","properties":{"formattedCitation":"(Buckner et al., 2004)","plainCitation":"(Buckner et al., 2004)","noteIndex":0},"citationItems":[{"id":267,"uris":["http://zotero.org/users/8652042/items/XDFUK748"],"itemData":{"id":267,"type":"article-journal","container-title":"NeuroImage","DOI":"10.1016/j.neuroimage.2004.06.018","ISSN":"10538119","issue":"2","journalAbbreviation":"NeuroImage","language":"en","page":"724-738","source":"DOI.org (Crossref)","title":"A unified approach for morphometric and functional data analysis in young, old, and demented adults using automated atlas-based head size normalization: reliability and validation against manual measurement of total intracranial volume","title-short":"A unified approach for morphometric and functional data analysis in young, old, and demented adults using automated atlas-based head size normalization","volume":"23","author":[{"family":"Buckner","given":"Randy L."},{"family":"Head","given":"Denise"},{"family":"Parker","given":"Jamie"},{"family":"Fotenos","given":"Anthony F."},{"family":"Marcus","given":"Daniel"},{"family":"Morris","given":"John C."},{"family":"Snyder","given":"Abraham Z."}],"issued":{"date-parts":[["2004",10]]}}}],"schema":"https://github.com/citation-style-language/schema/raw/master/csl-citation.json"} </w:instrText>
      </w:r>
      <w:r w:rsidR="00B55C4F">
        <w:fldChar w:fldCharType="separate"/>
      </w:r>
      <w:r w:rsidR="00B55C4F" w:rsidRPr="00B55C4F">
        <w:rPr>
          <w:rFonts w:ascii="Calibri" w:hAnsi="Calibri" w:cs="Calibri"/>
        </w:rPr>
        <w:t>(Buckner et al., 2004)</w:t>
      </w:r>
      <w:r w:rsidR="00B55C4F">
        <w:fldChar w:fldCharType="end"/>
      </w:r>
      <w:r w:rsidR="00B55C4F">
        <w:t xml:space="preserve">. </w:t>
      </w:r>
      <w:r>
        <w:t xml:space="preserve">Handedness is most likely important due to the dominant side of the brain being </w:t>
      </w:r>
      <w:r w:rsidR="00B55C4F">
        <w:t xml:space="preserve">better </w:t>
      </w:r>
      <w:r>
        <w:t>well</w:t>
      </w:r>
      <w:r w:rsidR="00B55C4F">
        <w:t>-c</w:t>
      </w:r>
      <w:r>
        <w:t>onnected; all patients here were right-handed</w:t>
      </w:r>
      <w:r w:rsidR="00041458">
        <w:t xml:space="preserve">. </w:t>
      </w:r>
      <w:r w:rsidR="00051ECD">
        <w:t xml:space="preserve">Ages ranged from ~20 - ~90 </w:t>
      </w:r>
      <w:r w:rsidR="00051ECD">
        <w:fldChar w:fldCharType="begin"/>
      </w:r>
      <w:r w:rsidR="00051ECD">
        <w:instrText xml:space="preserve"> ADDIN ZOTERO_ITEM CSL_CITATION {"citationID":"ES14liez","properties":{"formattedCitation":"(Marcus et al., 2007)","plainCitation":"(Marcus et al., 2007)","noteIndex":0},"citationItems":[{"id":333,"uris":["http://zotero.org/users/8652042/items/CKWTCREP"],"itemData":{"id":333,"type":"article-journal","abstract":"Abstract\n            The Open Access Series of Imaging Studies is a series of magnetic resonance imaging data sets that is publicly available for study and analysis. The initial data set consists of a cross-sectional collection of 416 subjects aged 18 to 96 years. One hundred of the included subjects older than 60 years have been clinically diagnosed with very mild to moderate Alzheimer's disease. The subjects are all right-handed and include both men and women. For each subject, three or four individual T1-weighted magnetic resonance imaging scans obtained in single imaging sessions are included. Multiple within-session acquisitions provide extremely high contrast-to-noise ratio, making the data amenable to a wide range of analytic approaches including automated computational analysis. Additionally, a reliability data set is included containing 20 subjects without dementia imaged on a subsequent visit within 90 days of their initial session. Automated calculation of whole-brain volume and estimated total intracranial volume are presented to demonstrate use of the data for measuring differences associated with normal aging and Alzheimer's disease.","container-title":"Journal of Cognitive Neuroscience","DOI":"10.1162/jocn.2007.19.9.1498","ISSN":"0898-929X, 1530-8898","issue":"9","language":"en","page":"1498-1507","source":"DOI.org (Crossref)","title":"Open Access Series of Imaging Studies (OASIS): Cross-sectional MRI Data in Young, Middle Aged, Nondemented, and Demented Older Adults","title-short":"Open Access Series of Imaging Studies (OASIS)","volume":"19","author":[{"family":"Marcus","given":"Daniel S."},{"family":"Wang","given":"Tracy H."},{"family":"Parker","given":"Jamie"},{"family":"Csernansky","given":"John G."},{"family":"Morris","given":"John C."},{"family":"Buckner","given":"Randy L."}],"issued":{"date-parts":[["2007",9,1]]}}}],"schema":"https://github.com/citation-style-language/schema/raw/master/csl-citation.json"} </w:instrText>
      </w:r>
      <w:r w:rsidR="00051ECD">
        <w:fldChar w:fldCharType="separate"/>
      </w:r>
      <w:r w:rsidR="00051ECD" w:rsidRPr="00051ECD">
        <w:rPr>
          <w:rFonts w:ascii="Calibri" w:hAnsi="Calibri" w:cs="Calibri"/>
        </w:rPr>
        <w:t>(Marcus et al., 2007)</w:t>
      </w:r>
      <w:r w:rsidR="00051ECD">
        <w:fldChar w:fldCharType="end"/>
      </w:r>
      <w:r w:rsidR="00051ECD">
        <w:t xml:space="preserve">. </w:t>
      </w:r>
    </w:p>
    <w:p w14:paraId="1B4D61CF" w14:textId="54DFCC69" w:rsidR="00AB2D4C" w:rsidRDefault="00432BFE" w:rsidP="0054641E">
      <w:pPr>
        <w:tabs>
          <w:tab w:val="left" w:pos="720"/>
        </w:tabs>
        <w:spacing w:after="0" w:line="240" w:lineRule="auto"/>
      </w:pPr>
      <w:r>
        <w:tab/>
      </w:r>
      <w:r w:rsidR="00051ECD">
        <w:t xml:space="preserve">The Education levels were further subdivided into discrete numerical labels where: </w:t>
      </w:r>
      <w:r w:rsidR="00051ECD" w:rsidRPr="00051ECD">
        <w:t>1 = less than high school grad, 2 = high school grad, 3 = some college, 4 = college grad, 5 = beyond college</w:t>
      </w:r>
      <w:r w:rsidR="00051ECD">
        <w:t xml:space="preserve"> </w:t>
      </w:r>
      <w:r w:rsidR="00051ECD">
        <w:fldChar w:fldCharType="begin"/>
      </w:r>
      <w:r w:rsidR="00051ECD">
        <w:instrText xml:space="preserve"> ADDIN ZOTERO_ITEM CSL_CITATION {"citationID":"BxkbU402","properties":{"formattedCitation":"(Marcus et al., 2007)","plainCitation":"(Marcus et al., 2007)","noteIndex":0},"citationItems":[{"id":333,"uris":["http://zotero.org/users/8652042/items/CKWTCREP"],"itemData":{"id":333,"type":"article-journal","abstract":"Abstract\n            The Open Access Series of Imaging Studies is a series of magnetic resonance imaging data sets that is publicly available for study and analysis. The initial data set consists of a cross-sectional collection of 416 subjects aged 18 to 96 years. One hundred of the included subjects older than 60 years have been clinically diagnosed with very mild to moderate Alzheimer's disease. The subjects are all right-handed and include both men and women. For each subject, three or four individual T1-weighted magnetic resonance imaging scans obtained in single imaging sessions are included. Multiple within-session acquisitions provide extremely high contrast-to-noise ratio, making the data amenable to a wide range of analytic approaches including automated computational analysis. Additionally, a reliability data set is included containing 20 subjects without dementia imaged on a subsequent visit within 90 days of their initial session. Automated calculation of whole-brain volume and estimated total intracranial volume are presented to demonstrate use of the data for measuring differences associated with normal aging and Alzheimer's disease.","container-title":"Journal of Cognitive Neuroscience","DOI":"10.1162/jocn.2007.19.9.1498","ISSN":"0898-929X, 1530-8898","issue":"9","language":"en","page":"1498-1507","source":"DOI.org (Crossref)","title":"Open Access Series of Imaging Studies (OASIS): Cross-sectional MRI Data in Young, Middle Aged, Nondemented, and Demented Older Adults","title-short":"Open Access Series of Imaging Studies (OASIS)","volume":"19","author":[{"family":"Marcus","given":"Daniel S."},{"family":"Wang","given":"Tracy H."},{"family":"Parker","given":"Jamie"},{"family":"Csernansky","given":"John G."},{"family":"Morris","given":"John C."},{"family":"Buckner","given":"Randy L."}],"issued":{"date-parts":[["2007",9,1]]}}}],"schema":"https://github.com/citation-style-language/schema/raw/master/csl-citation.json"} </w:instrText>
      </w:r>
      <w:r w:rsidR="00051ECD">
        <w:fldChar w:fldCharType="separate"/>
      </w:r>
      <w:r w:rsidR="00051ECD" w:rsidRPr="00051ECD">
        <w:rPr>
          <w:rFonts w:ascii="Calibri" w:hAnsi="Calibri" w:cs="Calibri"/>
        </w:rPr>
        <w:t>(Marcus et al., 2007)</w:t>
      </w:r>
      <w:r w:rsidR="00051ECD">
        <w:fldChar w:fldCharType="end"/>
      </w:r>
      <w:r w:rsidR="00051ECD">
        <w:t xml:space="preserve">. The Socioeconomic Status (SES) is also subdivided into discrete numerical labels, but I could not find a key in any of the referenced papers which </w:t>
      </w:r>
      <w:r>
        <w:t xml:space="preserve">included what each label meant. MMSE is the first AD diagnostic method involving a questionnaire, which while weak on its own as a single-use diagnostic tool, may be a good metric in combination with other diagnostics and/or long-term monitoring </w:t>
      </w:r>
      <w:r>
        <w:fldChar w:fldCharType="begin"/>
      </w:r>
      <w:r>
        <w:instrText xml:space="preserve"> ADDIN ZOTERO_ITEM CSL_CITATION {"citationID":"qkOLb98X","properties":{"formattedCitation":"(Arevalo-Rodriguez et al., 2021)","plainCitation":"(Arevalo-Rodriguez et al., 2021)","noteIndex":0},"citationItems":[{"id":271,"uris":["http://zotero.org/users/8652042/items/GYBZGC69"],"itemData":{"id":271,"type":"article-journal","container-title":"Cochrane Database of Systematic Reviews","DOI":"10.1002/14651858.CD010783.pub3","ISSN":"14651858","issue":"7","language":"en","source":"DOI.org (Crossref)","title":"Mini-Mental State Examination (MMSE) for the early detection of dementia in people with mild cognitive impairment (MCI)","URL":"http://doi.wiley.com/10.1002/14651858.CD010783.pub3","volume":"2021","editor":[{"literal":"Cochrane Dementia and Cognitive Improvement Group"}],"author":[{"family":"Arevalo-Rodriguez","given":"Ingrid"},{"family":"Smailagic","given":"Nadja"},{"family":"Roqué-Figuls","given":"Marta"},{"family":"Ciapponi","given":"Agustín"},{"family":"Sanchez-Perez","given":"Erick"},{"family":"Giannakou","given":"Antri"},{"family":"Pedraza","given":"Olga L"},{"family":"Bonfill Cosp","given":"Xavier"},{"family":"Cullum","given":"Sarah"}],"accessed":{"date-parts":[["2023",5,9]]},"issued":{"date-parts":[["2021",7,27]]}}}],"schema":"https://github.com/citation-style-language/schema/raw/master/csl-citation.json"} </w:instrText>
      </w:r>
      <w:r>
        <w:fldChar w:fldCharType="separate"/>
      </w:r>
      <w:r w:rsidRPr="00432BFE">
        <w:rPr>
          <w:rFonts w:ascii="Calibri" w:hAnsi="Calibri" w:cs="Calibri"/>
        </w:rPr>
        <w:t>(Arevalo-Rodriguez et al., 2021)</w:t>
      </w:r>
      <w:r>
        <w:fldChar w:fldCharType="end"/>
      </w:r>
      <w:r>
        <w:t xml:space="preserve">. Clinical Dementia Rating (CDR) </w:t>
      </w:r>
      <w:r w:rsidR="00511DD9">
        <w:t xml:space="preserve">is a rating scale testing multiple mental faculties, such as: memory, orientation, judgment and problem solving, community affairs, home and hobbies, and personal care </w:t>
      </w:r>
      <w:r w:rsidR="0042686C">
        <w:fldChar w:fldCharType="begin"/>
      </w:r>
      <w:r w:rsidR="0042686C">
        <w:instrText xml:space="preserve"> ADDIN ZOTERO_ITEM CSL_CITATION {"citationID":"eN197tWO","properties":{"formattedCitation":"(Morris, 1993)","plainCitation":"(Morris, 1993)","noteIndex":0},"citationItems":[{"id":270,"uris":["http://zotero.org/users/8652042/items/DGVF687W"],"itemData":{"id":270,"type":"article-journal","container-title":"Neurology","DOI":"10.1212/WNL.43.11.2412","ISSN":"0028-3878, 1526-632X","issue":"11","journalAbbreviation":"Neurology","language":"en","page":"2412.1-2412","source":"DOI.org (Crossref)","title":"The Clinical Dementia Rating (CDR): Current version and scoring rules","volume":"43","author":[{"family":"Morris","given":"John C."}],"issued":{"date-parts":[["1993",11]]}}}],"schema":"https://github.com/citation-style-language/schema/raw/master/csl-citation.json"} </w:instrText>
      </w:r>
      <w:r w:rsidR="0042686C">
        <w:fldChar w:fldCharType="separate"/>
      </w:r>
      <w:r w:rsidR="0042686C" w:rsidRPr="0042686C">
        <w:rPr>
          <w:rFonts w:ascii="Calibri" w:hAnsi="Calibri" w:cs="Calibri"/>
        </w:rPr>
        <w:t>(Morris, 1993)</w:t>
      </w:r>
      <w:r w:rsidR="0042686C">
        <w:fldChar w:fldCharType="end"/>
      </w:r>
      <w:r w:rsidR="0042686C">
        <w:t xml:space="preserve">. The levels of impairment for each function are rated as: </w:t>
      </w:r>
      <w:r w:rsidR="0042686C" w:rsidRPr="0042686C">
        <w:t>0 = nondemented, 0.5 = very mild dementia, 1 = mild dementia, 2 = moderate dementia</w:t>
      </w:r>
      <w:r w:rsidR="0042686C">
        <w:t xml:space="preserve"> </w:t>
      </w:r>
      <w:r w:rsidR="0042686C">
        <w:fldChar w:fldCharType="begin"/>
      </w:r>
      <w:r w:rsidR="0042686C">
        <w:instrText xml:space="preserve"> ADDIN ZOTERO_ITEM CSL_CITATION {"citationID":"r1YBi1L2","properties":{"formattedCitation":"(Morris, 1993)","plainCitation":"(Morris, 1993)","noteIndex":0},"citationItems":[{"id":270,"uris":["http://zotero.org/users/8652042/items/DGVF687W"],"itemData":{"id":270,"type":"article-journal","container-title":"Neurology","DOI":"10.1212/WNL.43.11.2412","ISSN":"0028-3878, 1526-632X","issue":"11","journalAbbreviation":"Neurology","language":"en","page":"2412.1-2412","source":"DOI.org (Crossref)","title":"The Clinical Dementia Rating (CDR): Current version and scoring rules","volume":"43","author":[{"family":"Morris","given":"John C."}],"issued":{"date-parts":[["1993",11]]}}}],"schema":"https://github.com/citation-style-language/schema/raw/master/csl-citation.json"} </w:instrText>
      </w:r>
      <w:r w:rsidR="0042686C">
        <w:fldChar w:fldCharType="separate"/>
      </w:r>
      <w:r w:rsidR="0042686C" w:rsidRPr="0042686C">
        <w:rPr>
          <w:rFonts w:ascii="Calibri" w:hAnsi="Calibri" w:cs="Calibri"/>
        </w:rPr>
        <w:t>(Morris, 1993)</w:t>
      </w:r>
      <w:r w:rsidR="0042686C">
        <w:fldChar w:fldCharType="end"/>
      </w:r>
      <w:r w:rsidR="0042686C">
        <w:t xml:space="preserve">. </w:t>
      </w:r>
      <w:r w:rsidR="00675CDC">
        <w:t xml:space="preserve">eTIV, nWBV, and ASF columns are the set of normalization techniques applied to brain scans to make them comparable across individuals. </w:t>
      </w:r>
      <w:r w:rsidR="009633A9">
        <w:t xml:space="preserve">Delay is the return window within 90-days that patients in the longitudinal study returned for additional scans. </w:t>
      </w:r>
    </w:p>
    <w:p w14:paraId="43031963" w14:textId="77777777" w:rsidR="00F22664" w:rsidRDefault="00F22664" w:rsidP="0054641E">
      <w:pPr>
        <w:tabs>
          <w:tab w:val="left" w:pos="720"/>
        </w:tabs>
        <w:spacing w:after="0" w:line="240" w:lineRule="auto"/>
      </w:pPr>
    </w:p>
    <w:p w14:paraId="1E6B40C2" w14:textId="2BB7B8E2" w:rsidR="00F22664" w:rsidRDefault="00F22664" w:rsidP="0054641E">
      <w:pPr>
        <w:tabs>
          <w:tab w:val="left" w:pos="720"/>
        </w:tabs>
        <w:spacing w:after="0" w:line="240" w:lineRule="auto"/>
      </w:pPr>
      <w:r w:rsidRPr="00F22664">
        <w:lastRenderedPageBreak/>
        <w:drawing>
          <wp:inline distT="0" distB="0" distL="0" distR="0" wp14:anchorId="423C77BD" wp14:editId="4ADF75A3">
            <wp:extent cx="5943600" cy="4542790"/>
            <wp:effectExtent l="0" t="0" r="0" b="0"/>
            <wp:docPr id="4" name="Picture 3" descr="A picture containing text, screenshot, font, document&#10;&#10;Description automatically generated">
              <a:extLst xmlns:a="http://schemas.openxmlformats.org/drawingml/2006/main">
                <a:ext uri="{FF2B5EF4-FFF2-40B4-BE49-F238E27FC236}">
                  <a16:creationId xmlns:a16="http://schemas.microsoft.com/office/drawing/2014/main" id="{0305AE23-3C8F-327D-9009-CCF40C8A358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A picture containing text, screenshot, font, document&#10;&#10;Description automatically generated">
                      <a:extLst>
                        <a:ext uri="{FF2B5EF4-FFF2-40B4-BE49-F238E27FC236}">
                          <a16:creationId xmlns:a16="http://schemas.microsoft.com/office/drawing/2014/main" id="{0305AE23-3C8F-327D-9009-CCF40C8A3586}"/>
                        </a:ext>
                      </a:extLst>
                    </pic:cNvPr>
                    <pic:cNvPicPr>
                      <a:picLocks noChangeAspect="1"/>
                    </pic:cNvPicPr>
                  </pic:nvPicPr>
                  <pic:blipFill>
                    <a:blip r:embed="rId8"/>
                    <a:stretch>
                      <a:fillRect/>
                    </a:stretch>
                  </pic:blipFill>
                  <pic:spPr>
                    <a:xfrm>
                      <a:off x="0" y="0"/>
                      <a:ext cx="5943600" cy="4542790"/>
                    </a:xfrm>
                    <a:prstGeom prst="rect">
                      <a:avLst/>
                    </a:prstGeom>
                  </pic:spPr>
                </pic:pic>
              </a:graphicData>
            </a:graphic>
          </wp:inline>
        </w:drawing>
      </w:r>
    </w:p>
    <w:p w14:paraId="29A423AD" w14:textId="77777777" w:rsidR="00F22664" w:rsidRDefault="00F22664" w:rsidP="0054641E">
      <w:pPr>
        <w:tabs>
          <w:tab w:val="left" w:pos="720"/>
        </w:tabs>
        <w:spacing w:after="0" w:line="240" w:lineRule="auto"/>
      </w:pPr>
    </w:p>
    <w:p w14:paraId="07077618" w14:textId="4BF85605" w:rsidR="00F22664" w:rsidRDefault="00F22664" w:rsidP="0054641E">
      <w:pPr>
        <w:tabs>
          <w:tab w:val="left" w:pos="720"/>
        </w:tabs>
        <w:spacing w:after="0" w:line="240" w:lineRule="auto"/>
      </w:pPr>
      <w:r>
        <w:t xml:space="preserve">CDR criteria for ranking AD severity </w:t>
      </w:r>
      <w:r>
        <w:fldChar w:fldCharType="begin"/>
      </w:r>
      <w:r>
        <w:instrText xml:space="preserve"> ADDIN ZOTERO_ITEM CSL_CITATION {"citationID":"JXKAxfp0","properties":{"formattedCitation":"(Morris, 1993)","plainCitation":"(Morris, 1993)","noteIndex":0},"citationItems":[{"id":270,"uris":["http://zotero.org/users/8652042/items/DGVF687W"],"itemData":{"id":270,"type":"article-journal","container-title":"Neurology","DOI":"10.1212/WNL.43.11.2412","ISSN":"0028-3878, 1526-632X","issue":"11","journalAbbreviation":"Neurology","language":"en","page":"2412.1-2412","source":"DOI.org (Crossref)","title":"The Clinical Dementia Rating (CDR): Current version and scoring rules","volume":"43","author":[{"family":"Morris","given":"John C."}],"issued":{"date-parts":[["1993",11]]}}}],"schema":"https://github.com/citation-style-language/schema/raw/master/csl-citation.json"} </w:instrText>
      </w:r>
      <w:r>
        <w:fldChar w:fldCharType="separate"/>
      </w:r>
      <w:r w:rsidRPr="00F22664">
        <w:rPr>
          <w:rFonts w:ascii="Calibri" w:hAnsi="Calibri" w:cs="Calibri"/>
        </w:rPr>
        <w:t>(Morris, 1993)</w:t>
      </w:r>
      <w:r>
        <w:fldChar w:fldCharType="end"/>
      </w:r>
      <w:r>
        <w:t>.</w:t>
      </w:r>
    </w:p>
    <w:p w14:paraId="2179856D" w14:textId="77777777" w:rsidR="003F5442" w:rsidRDefault="003F5442" w:rsidP="00DE3485">
      <w:pPr>
        <w:tabs>
          <w:tab w:val="left" w:pos="5480"/>
        </w:tabs>
        <w:spacing w:after="0" w:line="240" w:lineRule="auto"/>
      </w:pPr>
    </w:p>
    <w:p w14:paraId="0A5FA3B5" w14:textId="77777777" w:rsidR="00A42636" w:rsidRDefault="00A42636" w:rsidP="00A42636">
      <w:pPr>
        <w:tabs>
          <w:tab w:val="left" w:pos="5480"/>
        </w:tabs>
        <w:spacing w:after="0" w:line="240" w:lineRule="auto"/>
      </w:pPr>
      <w:r>
        <w:t>### PHASE 2 – Data prep, EDA, &amp; Data Viz</w:t>
      </w:r>
    </w:p>
    <w:p w14:paraId="358556F4" w14:textId="77777777" w:rsidR="00B64BC3" w:rsidRDefault="00B64BC3" w:rsidP="00A42636">
      <w:pPr>
        <w:tabs>
          <w:tab w:val="left" w:pos="5480"/>
        </w:tabs>
        <w:spacing w:after="0" w:line="240" w:lineRule="auto"/>
      </w:pPr>
    </w:p>
    <w:p w14:paraId="486FF6E6" w14:textId="72C41AB5" w:rsidR="00A42636" w:rsidRDefault="00B64BC3" w:rsidP="00DE3485">
      <w:pPr>
        <w:tabs>
          <w:tab w:val="left" w:pos="5480"/>
        </w:tabs>
        <w:spacing w:after="0" w:line="240" w:lineRule="auto"/>
      </w:pPr>
      <w:r>
        <w:t>###### Stats</w:t>
      </w:r>
      <w:r w:rsidR="00C9462F">
        <w:t xml:space="preserve"> &amp; </w:t>
      </w:r>
      <w:r>
        <w:t>Data viz</w:t>
      </w:r>
    </w:p>
    <w:p w14:paraId="382AB84E" w14:textId="77777777" w:rsidR="00CD0875" w:rsidRDefault="00CD0875" w:rsidP="00912FCD">
      <w:pPr>
        <w:tabs>
          <w:tab w:val="left" w:pos="720"/>
        </w:tabs>
        <w:spacing w:after="0" w:line="240" w:lineRule="auto"/>
      </w:pPr>
    </w:p>
    <w:p w14:paraId="40448EC6" w14:textId="63D28757" w:rsidR="00912FCD" w:rsidRDefault="00912FCD" w:rsidP="00912FCD">
      <w:pPr>
        <w:tabs>
          <w:tab w:val="left" w:pos="720"/>
        </w:tabs>
        <w:spacing w:after="0" w:line="240" w:lineRule="auto"/>
      </w:pPr>
      <w:r>
        <w:tab/>
        <w:t xml:space="preserve">Initial inspection of the dataset columns shows that its shape is 436 rows by 12 columns. There are 416 patients, with 20 who returned after a delay for follow-up, which adds up nicely to the 436 rows. Most of the column data types are numerical: 7 floats and 2 integers. 3 of the columns are categorical. Checking for null values, most of them have values, but almost all of delay is null, which is expected since only 20 patients returned for follow-up. A concerning number of rows in Educ, SES, MMSE, and CDR are null as well. If I look at the unique values instead, I can see that the ID column is 100% unique, while the Hand and M/F columns have 1 and 2 unique values respectively. </w:t>
      </w:r>
    </w:p>
    <w:p w14:paraId="4322FE2D" w14:textId="77777777" w:rsidR="009D4701" w:rsidRDefault="009D4701" w:rsidP="00912FCD">
      <w:pPr>
        <w:tabs>
          <w:tab w:val="left" w:pos="720"/>
        </w:tabs>
        <w:spacing w:after="0" w:line="240" w:lineRule="auto"/>
      </w:pPr>
    </w:p>
    <w:p w14:paraId="68C73D57" w14:textId="5861B037" w:rsidR="009D4701" w:rsidRDefault="009D4701" w:rsidP="00912FCD">
      <w:pPr>
        <w:tabs>
          <w:tab w:val="left" w:pos="720"/>
        </w:tabs>
        <w:spacing w:after="0" w:line="240" w:lineRule="auto"/>
      </w:pPr>
      <w:r w:rsidRPr="009D4701">
        <w:lastRenderedPageBreak/>
        <w:drawing>
          <wp:inline distT="0" distB="0" distL="0" distR="0" wp14:anchorId="36B20160" wp14:editId="052A5AB7">
            <wp:extent cx="5943600" cy="3903345"/>
            <wp:effectExtent l="19050" t="19050" r="19050" b="20955"/>
            <wp:docPr id="9" name="Picture 8" descr="A picture containing screenshot, colorfulness, rectangle, window blind&#10;&#10;Description automatically generated">
              <a:extLst xmlns:a="http://schemas.openxmlformats.org/drawingml/2006/main">
                <a:ext uri="{FF2B5EF4-FFF2-40B4-BE49-F238E27FC236}">
                  <a16:creationId xmlns:a16="http://schemas.microsoft.com/office/drawing/2014/main" id="{5797F3C7-8EAF-06EE-5044-E8EFD65A269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descr="A picture containing screenshot, colorfulness, rectangle, window blind&#10;&#10;Description automatically generated">
                      <a:extLst>
                        <a:ext uri="{FF2B5EF4-FFF2-40B4-BE49-F238E27FC236}">
                          <a16:creationId xmlns:a16="http://schemas.microsoft.com/office/drawing/2014/main" id="{5797F3C7-8EAF-06EE-5044-E8EFD65A2693}"/>
                        </a:ext>
                      </a:extLst>
                    </pic:cNvPr>
                    <pic:cNvPicPr>
                      <a:picLocks noChangeAspect="1"/>
                    </pic:cNvPicPr>
                  </pic:nvPicPr>
                  <pic:blipFill>
                    <a:blip r:embed="rId9"/>
                    <a:stretch>
                      <a:fillRect/>
                    </a:stretch>
                  </pic:blipFill>
                  <pic:spPr>
                    <a:xfrm>
                      <a:off x="0" y="0"/>
                      <a:ext cx="5943600" cy="3903345"/>
                    </a:xfrm>
                    <a:prstGeom prst="rect">
                      <a:avLst/>
                    </a:prstGeom>
                    <a:solidFill>
                      <a:schemeClr val="bg1"/>
                    </a:solidFill>
                    <a:ln>
                      <a:solidFill>
                        <a:schemeClr val="tx1"/>
                      </a:solidFill>
                    </a:ln>
                  </pic:spPr>
                </pic:pic>
              </a:graphicData>
            </a:graphic>
          </wp:inline>
        </w:drawing>
      </w:r>
    </w:p>
    <w:p w14:paraId="79F1BD07" w14:textId="77777777" w:rsidR="009D4701" w:rsidRDefault="009D4701" w:rsidP="00912FCD">
      <w:pPr>
        <w:tabs>
          <w:tab w:val="left" w:pos="720"/>
        </w:tabs>
        <w:spacing w:after="0" w:line="240" w:lineRule="auto"/>
      </w:pPr>
    </w:p>
    <w:p w14:paraId="3B4CBE1D" w14:textId="36DD2706" w:rsidR="009D4701" w:rsidRDefault="009D4701" w:rsidP="00912FCD">
      <w:pPr>
        <w:tabs>
          <w:tab w:val="left" w:pos="720"/>
        </w:tabs>
        <w:spacing w:after="0" w:line="240" w:lineRule="auto"/>
      </w:pPr>
      <w:r w:rsidRPr="009D4701">
        <w:lastRenderedPageBreak/>
        <w:drawing>
          <wp:inline distT="0" distB="0" distL="0" distR="0" wp14:anchorId="5D2EDB0F" wp14:editId="6996AC08">
            <wp:extent cx="4523287" cy="5622933"/>
            <wp:effectExtent l="0" t="0" r="0" b="0"/>
            <wp:docPr id="11" name="Picture 10" descr="A picture containing screenshot, rectangle, line, design&#10;&#10;Description automatically generated">
              <a:extLst xmlns:a="http://schemas.openxmlformats.org/drawingml/2006/main">
                <a:ext uri="{FF2B5EF4-FFF2-40B4-BE49-F238E27FC236}">
                  <a16:creationId xmlns:a16="http://schemas.microsoft.com/office/drawing/2014/main" id="{A9BB1626-CAAB-7939-E415-D5E2C912724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descr="A picture containing screenshot, rectangle, line, design&#10;&#10;Description automatically generated">
                      <a:extLst>
                        <a:ext uri="{FF2B5EF4-FFF2-40B4-BE49-F238E27FC236}">
                          <a16:creationId xmlns:a16="http://schemas.microsoft.com/office/drawing/2014/main" id="{A9BB1626-CAAB-7939-E415-D5E2C912724A}"/>
                        </a:ext>
                      </a:extLst>
                    </pic:cNvPr>
                    <pic:cNvPicPr>
                      <a:picLocks noChangeAspect="1"/>
                    </pic:cNvPicPr>
                  </pic:nvPicPr>
                  <pic:blipFill>
                    <a:blip r:embed="rId10">
                      <a:alphaModFix/>
                    </a:blip>
                    <a:stretch>
                      <a:fillRect/>
                    </a:stretch>
                  </pic:blipFill>
                  <pic:spPr>
                    <a:xfrm>
                      <a:off x="0" y="0"/>
                      <a:ext cx="4523287" cy="5622933"/>
                    </a:xfrm>
                    <a:prstGeom prst="rect">
                      <a:avLst/>
                    </a:prstGeom>
                  </pic:spPr>
                </pic:pic>
              </a:graphicData>
            </a:graphic>
          </wp:inline>
        </w:drawing>
      </w:r>
    </w:p>
    <w:p w14:paraId="0E36C8CD" w14:textId="77777777" w:rsidR="00912FCD" w:rsidRDefault="00912FCD" w:rsidP="00DE3485">
      <w:pPr>
        <w:tabs>
          <w:tab w:val="left" w:pos="5480"/>
        </w:tabs>
        <w:spacing w:after="0" w:line="240" w:lineRule="auto"/>
      </w:pPr>
    </w:p>
    <w:p w14:paraId="57013069" w14:textId="54D96C75" w:rsidR="00A42636" w:rsidRDefault="00162E82" w:rsidP="00DE3485">
      <w:pPr>
        <w:tabs>
          <w:tab w:val="left" w:pos="5480"/>
        </w:tabs>
        <w:spacing w:after="0" w:line="240" w:lineRule="auto"/>
      </w:pPr>
      <w:r>
        <w:t>Since most of the columns are numerical, it makes sense to look at the distribution of dat</w:t>
      </w:r>
      <w:r w:rsidR="00172020">
        <w:t xml:space="preserve">a. </w:t>
      </w:r>
      <w:r w:rsidR="009A7373">
        <w:t xml:space="preserve">The age of most of the participants were distributed </w:t>
      </w:r>
      <w:r w:rsidR="00A054DD">
        <w:t>from around 20 to around 90</w:t>
      </w:r>
      <w:r w:rsidR="00A054DD">
        <w:t xml:space="preserve">, with </w:t>
      </w:r>
      <w:r w:rsidR="009A7373">
        <w:t xml:space="preserve">2 </w:t>
      </w:r>
      <w:r w:rsidR="00A054DD">
        <w:t xml:space="preserve">larger </w:t>
      </w:r>
      <w:r w:rsidR="009A7373">
        <w:t>groups</w:t>
      </w:r>
      <w:r w:rsidR="00DC3885">
        <w:t xml:space="preserve"> </w:t>
      </w:r>
      <w:r w:rsidR="009A7373">
        <w:t>around 20 and 75</w:t>
      </w:r>
      <w:r w:rsidR="00A054DD">
        <w:t>.</w:t>
      </w:r>
    </w:p>
    <w:p w14:paraId="6B353459" w14:textId="77777777" w:rsidR="00D913D0" w:rsidRDefault="00D913D0" w:rsidP="00DE3485">
      <w:pPr>
        <w:tabs>
          <w:tab w:val="left" w:pos="5480"/>
        </w:tabs>
        <w:spacing w:after="0" w:line="240" w:lineRule="auto"/>
      </w:pPr>
    </w:p>
    <w:p w14:paraId="05830ED9" w14:textId="538397F7" w:rsidR="00D913D0" w:rsidRDefault="00D913D0" w:rsidP="00DE3485">
      <w:pPr>
        <w:tabs>
          <w:tab w:val="left" w:pos="5480"/>
        </w:tabs>
        <w:spacing w:after="0" w:line="240" w:lineRule="auto"/>
      </w:pPr>
      <w:r w:rsidRPr="00051ECD">
        <w:rPr>
          <w:noProof/>
        </w:rPr>
        <w:lastRenderedPageBreak/>
        <w:drawing>
          <wp:inline distT="0" distB="0" distL="0" distR="0" wp14:anchorId="7A69BAD0" wp14:editId="4530C6D5">
            <wp:extent cx="3705225" cy="2647950"/>
            <wp:effectExtent l="0" t="0" r="9525" b="0"/>
            <wp:docPr id="899548518" name="Picture 1" descr="A picture containing rectangle, square, screensh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9548518" name="Picture 1" descr="A picture containing rectangle, square, screenshot, diagram&#10;&#10;Description automatically generated"/>
                    <pic:cNvPicPr/>
                  </pic:nvPicPr>
                  <pic:blipFill>
                    <a:blip r:embed="rId11"/>
                    <a:stretch>
                      <a:fillRect/>
                    </a:stretch>
                  </pic:blipFill>
                  <pic:spPr>
                    <a:xfrm>
                      <a:off x="0" y="0"/>
                      <a:ext cx="3705225" cy="2647950"/>
                    </a:xfrm>
                    <a:prstGeom prst="rect">
                      <a:avLst/>
                    </a:prstGeom>
                  </pic:spPr>
                </pic:pic>
              </a:graphicData>
            </a:graphic>
          </wp:inline>
        </w:drawing>
      </w:r>
    </w:p>
    <w:p w14:paraId="25B9A9C1" w14:textId="63213FA2" w:rsidR="00D913D0" w:rsidRDefault="00D913D0" w:rsidP="00DE3485">
      <w:pPr>
        <w:tabs>
          <w:tab w:val="left" w:pos="5480"/>
        </w:tabs>
        <w:spacing w:after="0" w:line="240" w:lineRule="auto"/>
      </w:pPr>
      <w:r>
        <w:t xml:space="preserve">Education levels were distributed mostly evenly across all bins, with fewer below HS graduate level, and most at HS level. </w:t>
      </w:r>
    </w:p>
    <w:p w14:paraId="39720B0E" w14:textId="77777777" w:rsidR="00D913D0" w:rsidRDefault="00D913D0" w:rsidP="00DE3485">
      <w:pPr>
        <w:tabs>
          <w:tab w:val="left" w:pos="5480"/>
        </w:tabs>
        <w:spacing w:after="0" w:line="240" w:lineRule="auto"/>
      </w:pPr>
    </w:p>
    <w:p w14:paraId="1ABAA173" w14:textId="55DCBDD2" w:rsidR="00D913D0" w:rsidRDefault="00D913D0" w:rsidP="00DE3485">
      <w:pPr>
        <w:tabs>
          <w:tab w:val="left" w:pos="5480"/>
        </w:tabs>
        <w:spacing w:after="0" w:line="240" w:lineRule="auto"/>
      </w:pPr>
      <w:r w:rsidRPr="00D913D0">
        <w:rPr>
          <w:noProof/>
        </w:rPr>
        <w:drawing>
          <wp:inline distT="0" distB="0" distL="0" distR="0" wp14:anchorId="106AF49D" wp14:editId="7236DDE9">
            <wp:extent cx="3638550" cy="2647950"/>
            <wp:effectExtent l="0" t="0" r="0" b="0"/>
            <wp:docPr id="7883371" name="Picture 1" descr="A picture containing screenshot, rectangle, graphics, squ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83371" name="Picture 1" descr="A picture containing screenshot, rectangle, graphics, square&#10;&#10;Description automatically generated"/>
                    <pic:cNvPicPr/>
                  </pic:nvPicPr>
                  <pic:blipFill>
                    <a:blip r:embed="rId12"/>
                    <a:stretch>
                      <a:fillRect/>
                    </a:stretch>
                  </pic:blipFill>
                  <pic:spPr>
                    <a:xfrm>
                      <a:off x="0" y="0"/>
                      <a:ext cx="3638550" cy="2647950"/>
                    </a:xfrm>
                    <a:prstGeom prst="rect">
                      <a:avLst/>
                    </a:prstGeom>
                  </pic:spPr>
                </pic:pic>
              </a:graphicData>
            </a:graphic>
          </wp:inline>
        </w:drawing>
      </w:r>
    </w:p>
    <w:p w14:paraId="3ECED896" w14:textId="60A242C7" w:rsidR="00D913D0" w:rsidRDefault="00D913D0" w:rsidP="00DE3485">
      <w:pPr>
        <w:tabs>
          <w:tab w:val="left" w:pos="5480"/>
        </w:tabs>
        <w:spacing w:after="0" w:line="240" w:lineRule="auto"/>
      </w:pPr>
      <w:r>
        <w:t>SES as noted earlier, did not have any key explaining what the bin labels meant. My own exploratory data analysis (EDA) of the SES column showed that for the most part, it was evenly distributed amongst all categories, except the highest level of which there were very few patients</w:t>
      </w:r>
      <w:r w:rsidR="00456E72">
        <w:t xml:space="preserve">. Bin 5 is </w:t>
      </w:r>
      <w:r>
        <w:t>presumably is for billionaires and trillionaires, who may be hard to find</w:t>
      </w:r>
      <w:r w:rsidR="001B5027">
        <w:t xml:space="preserve">, while bin 2 is probably middle class and </w:t>
      </w:r>
      <w:r w:rsidR="00A50217">
        <w:t xml:space="preserve">would make sense to be </w:t>
      </w:r>
      <w:r w:rsidR="001B5027">
        <w:t xml:space="preserve">more </w:t>
      </w:r>
      <w:r w:rsidR="00072AD6">
        <w:t xml:space="preserve">common then the other groups. </w:t>
      </w:r>
    </w:p>
    <w:p w14:paraId="6405D1E9" w14:textId="77777777" w:rsidR="00D913D0" w:rsidRDefault="00D913D0" w:rsidP="00DE3485">
      <w:pPr>
        <w:tabs>
          <w:tab w:val="left" w:pos="5480"/>
        </w:tabs>
        <w:spacing w:after="0" w:line="240" w:lineRule="auto"/>
      </w:pPr>
    </w:p>
    <w:p w14:paraId="5DD31A05" w14:textId="24EFD9FE" w:rsidR="00D913D0" w:rsidRDefault="00D913D0" w:rsidP="00DE3485">
      <w:pPr>
        <w:tabs>
          <w:tab w:val="left" w:pos="5480"/>
        </w:tabs>
        <w:spacing w:after="0" w:line="240" w:lineRule="auto"/>
      </w:pPr>
      <w:r w:rsidRPr="00D913D0">
        <w:rPr>
          <w:noProof/>
        </w:rPr>
        <w:lastRenderedPageBreak/>
        <w:drawing>
          <wp:inline distT="0" distB="0" distL="0" distR="0" wp14:anchorId="208A9F1F" wp14:editId="0107246F">
            <wp:extent cx="3638550" cy="2647950"/>
            <wp:effectExtent l="0" t="0" r="0" b="0"/>
            <wp:docPr id="713855610" name="Picture 1" descr="A picture containing screenshot, rectangle, line, squ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3855610" name="Picture 1" descr="A picture containing screenshot, rectangle, line, square&#10;&#10;Description automatically generated"/>
                    <pic:cNvPicPr/>
                  </pic:nvPicPr>
                  <pic:blipFill>
                    <a:blip r:embed="rId13"/>
                    <a:stretch>
                      <a:fillRect/>
                    </a:stretch>
                  </pic:blipFill>
                  <pic:spPr>
                    <a:xfrm>
                      <a:off x="0" y="0"/>
                      <a:ext cx="3638550" cy="2647950"/>
                    </a:xfrm>
                    <a:prstGeom prst="rect">
                      <a:avLst/>
                    </a:prstGeom>
                  </pic:spPr>
                </pic:pic>
              </a:graphicData>
            </a:graphic>
          </wp:inline>
        </w:drawing>
      </w:r>
    </w:p>
    <w:p w14:paraId="6C1FDF94" w14:textId="77777777" w:rsidR="00545D31" w:rsidRDefault="00545D31" w:rsidP="00DE3485">
      <w:pPr>
        <w:tabs>
          <w:tab w:val="left" w:pos="5480"/>
        </w:tabs>
        <w:spacing w:after="0" w:line="240" w:lineRule="auto"/>
      </w:pPr>
    </w:p>
    <w:p w14:paraId="20E4A3D4" w14:textId="7C797AD8" w:rsidR="00545D31" w:rsidRDefault="008D5E1F" w:rsidP="00DE3485">
      <w:pPr>
        <w:tabs>
          <w:tab w:val="left" w:pos="5480"/>
        </w:tabs>
        <w:spacing w:after="0" w:line="240" w:lineRule="auto"/>
      </w:pPr>
      <w:r>
        <w:t>The higher MMSE scores indicate normal cognitive function, while decreasing scores indicate increasing severity of dementia</w:t>
      </w:r>
      <w:r w:rsidR="00DD2FA2">
        <w:t xml:space="preserve"> </w:t>
      </w:r>
      <w:r w:rsidR="00DD2FA2">
        <w:fldChar w:fldCharType="begin"/>
      </w:r>
      <w:r w:rsidR="00DD2FA2">
        <w:instrText xml:space="preserve"> ADDIN ZOTERO_ITEM CSL_CITATION {"citationID":"SUI2dD7P","properties":{"formattedCitation":"({\\i{}Mini-Mental State Exam (MMSE) Test for Alzheimer\\uc0\\u8217{}s / Dementia}, n.d.)","plainCitation":"(Mini-Mental State Exam (MMSE) Test for Alzheimer’s / Dementia, n.d.)","noteIndex":0},"citationItems":[{"id":335,"uris":["http://zotero.org/users/8652042/items/KQ79NLWS"],"itemData":{"id":335,"type":"post-weblog","abstract":"Learn about the Mini-Mental State Exam (MMSE), an Alzheimer’s / dementia test. Where to get it, how to take it and how to score it.","title":"Mini-Mental State Exam (MMSE) Test for Alzheimer’s / Dementia","URL":"https://www.dementiacarecentral.com/mini-mental-state-exam/","accessed":{"date-parts":[["2023",5,11]]}}}],"schema":"https://github.com/citation-style-language/schema/raw/master/csl-citation.json"} </w:instrText>
      </w:r>
      <w:r w:rsidR="00DD2FA2">
        <w:fldChar w:fldCharType="separate"/>
      </w:r>
      <w:r w:rsidR="00DD2FA2" w:rsidRPr="00DD2FA2">
        <w:rPr>
          <w:rFonts w:ascii="Calibri" w:hAnsi="Calibri" w:cs="Calibri"/>
          <w:kern w:val="0"/>
          <w:szCs w:val="24"/>
        </w:rPr>
        <w:t>(</w:t>
      </w:r>
      <w:r w:rsidR="00DD2FA2" w:rsidRPr="00DD2FA2">
        <w:rPr>
          <w:rFonts w:ascii="Calibri" w:hAnsi="Calibri" w:cs="Calibri"/>
          <w:i/>
          <w:iCs/>
          <w:kern w:val="0"/>
          <w:szCs w:val="24"/>
        </w:rPr>
        <w:t>Mini-Mental State Exam (MMSE) Test for Alzheimer’s / Dementia</w:t>
      </w:r>
      <w:r w:rsidR="00DD2FA2" w:rsidRPr="00DD2FA2">
        <w:rPr>
          <w:rFonts w:ascii="Calibri" w:hAnsi="Calibri" w:cs="Calibri"/>
          <w:kern w:val="0"/>
          <w:szCs w:val="24"/>
        </w:rPr>
        <w:t>, n.d.)</w:t>
      </w:r>
      <w:r w:rsidR="00DD2FA2">
        <w:fldChar w:fldCharType="end"/>
      </w:r>
      <w:r w:rsidR="00DD2FA2">
        <w:t xml:space="preserve">. We can see that the vast majority of the patients are in the normal range. There is a spread of patients with decreasing scores tapering off before reaching the lowest score of 0. Using the MMSE criteria then, the patients with the most extreme AD cases reach moderate levels of dementia. </w:t>
      </w:r>
    </w:p>
    <w:p w14:paraId="5DB9CECC" w14:textId="77777777" w:rsidR="00EB0598" w:rsidRDefault="00EB0598" w:rsidP="00DE3485">
      <w:pPr>
        <w:tabs>
          <w:tab w:val="left" w:pos="5480"/>
        </w:tabs>
        <w:spacing w:after="0" w:line="240" w:lineRule="auto"/>
      </w:pPr>
    </w:p>
    <w:p w14:paraId="636A0695" w14:textId="7B634019" w:rsidR="00EB0598" w:rsidRDefault="00EB0598" w:rsidP="00DE3485">
      <w:pPr>
        <w:tabs>
          <w:tab w:val="left" w:pos="5480"/>
        </w:tabs>
        <w:spacing w:after="0" w:line="240" w:lineRule="auto"/>
      </w:pPr>
      <w:r w:rsidRPr="00EB0598">
        <w:rPr>
          <w:noProof/>
        </w:rPr>
        <w:drawing>
          <wp:inline distT="0" distB="0" distL="0" distR="0" wp14:anchorId="299EFD57" wp14:editId="5369A8A1">
            <wp:extent cx="3705225" cy="2647950"/>
            <wp:effectExtent l="0" t="0" r="9525" b="0"/>
            <wp:docPr id="585530695" name="Picture 1" descr="A picture containing rectangle, screenshot, square,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5530695" name="Picture 1" descr="A picture containing rectangle, screenshot, square, line&#10;&#10;Description automatically generated"/>
                    <pic:cNvPicPr/>
                  </pic:nvPicPr>
                  <pic:blipFill>
                    <a:blip r:embed="rId14"/>
                    <a:stretch>
                      <a:fillRect/>
                    </a:stretch>
                  </pic:blipFill>
                  <pic:spPr>
                    <a:xfrm>
                      <a:off x="0" y="0"/>
                      <a:ext cx="3705225" cy="2647950"/>
                    </a:xfrm>
                    <a:prstGeom prst="rect">
                      <a:avLst/>
                    </a:prstGeom>
                  </pic:spPr>
                </pic:pic>
              </a:graphicData>
            </a:graphic>
          </wp:inline>
        </w:drawing>
      </w:r>
    </w:p>
    <w:p w14:paraId="6DB8C0D0" w14:textId="77777777" w:rsidR="00F430E5" w:rsidRDefault="00F430E5" w:rsidP="00DE3485">
      <w:pPr>
        <w:tabs>
          <w:tab w:val="left" w:pos="5480"/>
        </w:tabs>
        <w:spacing w:after="0" w:line="240" w:lineRule="auto"/>
      </w:pPr>
    </w:p>
    <w:p w14:paraId="713418F1" w14:textId="48BC690A" w:rsidR="00F430E5" w:rsidRDefault="00F430E5" w:rsidP="00DE3485">
      <w:pPr>
        <w:tabs>
          <w:tab w:val="left" w:pos="5480"/>
        </w:tabs>
        <w:spacing w:after="0" w:line="240" w:lineRule="auto"/>
      </w:pPr>
      <w:r>
        <w:t xml:space="preserve">The distribution of the CDR scores has most of the patients at 0, which is non-demented. The patients with scores &gt; 0 make up &lt; 50%. </w:t>
      </w:r>
      <w:r w:rsidR="0085522C">
        <w:t>Some of these patients are categorized as questionable or mild impairment, with a few reaching moderate. Notably, this corroborates with the MMSE results which have similar gradings, with</w:t>
      </w:r>
      <w:r w:rsidR="00811D68">
        <w:t xml:space="preserve"> fewer and fewer patients as severity increases, and</w:t>
      </w:r>
      <w:r w:rsidR="0085522C">
        <w:t xml:space="preserve"> none of the patients reaching the most severe level of dementia. </w:t>
      </w:r>
    </w:p>
    <w:p w14:paraId="6B65BD8D" w14:textId="77777777" w:rsidR="00F430E5" w:rsidRDefault="00F430E5" w:rsidP="00DE3485">
      <w:pPr>
        <w:tabs>
          <w:tab w:val="left" w:pos="5480"/>
        </w:tabs>
        <w:spacing w:after="0" w:line="240" w:lineRule="auto"/>
      </w:pPr>
    </w:p>
    <w:p w14:paraId="093A6F4D" w14:textId="21CC88A8" w:rsidR="006F0C41" w:rsidRDefault="00F430E5" w:rsidP="00DE3485">
      <w:pPr>
        <w:tabs>
          <w:tab w:val="left" w:pos="5480"/>
        </w:tabs>
        <w:spacing w:after="0" w:line="240" w:lineRule="auto"/>
      </w:pPr>
      <w:r w:rsidRPr="00F430E5">
        <w:rPr>
          <w:noProof/>
        </w:rPr>
        <w:lastRenderedPageBreak/>
        <w:drawing>
          <wp:inline distT="0" distB="0" distL="0" distR="0" wp14:anchorId="3F695218" wp14:editId="467F2960">
            <wp:extent cx="3705225" cy="2647950"/>
            <wp:effectExtent l="0" t="0" r="9525" b="0"/>
            <wp:docPr id="572438569" name="Picture 1" descr="A picture containing screenshot, rectangle, square,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2438569" name="Picture 1" descr="A picture containing screenshot, rectangle, square, line&#10;&#10;Description automatically generated"/>
                    <pic:cNvPicPr/>
                  </pic:nvPicPr>
                  <pic:blipFill>
                    <a:blip r:embed="rId15"/>
                    <a:stretch>
                      <a:fillRect/>
                    </a:stretch>
                  </pic:blipFill>
                  <pic:spPr>
                    <a:xfrm>
                      <a:off x="0" y="0"/>
                      <a:ext cx="3705225" cy="2647950"/>
                    </a:xfrm>
                    <a:prstGeom prst="rect">
                      <a:avLst/>
                    </a:prstGeom>
                  </pic:spPr>
                </pic:pic>
              </a:graphicData>
            </a:graphic>
          </wp:inline>
        </w:drawing>
      </w:r>
    </w:p>
    <w:p w14:paraId="1E48D98A" w14:textId="77777777" w:rsidR="006F0C41" w:rsidRDefault="006F0C41" w:rsidP="00DE3485">
      <w:pPr>
        <w:tabs>
          <w:tab w:val="left" w:pos="5480"/>
        </w:tabs>
        <w:spacing w:after="0" w:line="240" w:lineRule="auto"/>
      </w:pPr>
    </w:p>
    <w:p w14:paraId="64FD0335" w14:textId="063B708B" w:rsidR="006F0C41" w:rsidRDefault="006F0C41" w:rsidP="00DE3485">
      <w:pPr>
        <w:tabs>
          <w:tab w:val="left" w:pos="5480"/>
        </w:tabs>
        <w:spacing w:after="0" w:line="240" w:lineRule="auto"/>
      </w:pPr>
      <w:r>
        <w:t xml:space="preserve">eTIV is surprisingly almost a perfect normal distribution. This may be a result of having already normalized the patients towards a reference standard. </w:t>
      </w:r>
    </w:p>
    <w:p w14:paraId="483BB848" w14:textId="77777777" w:rsidR="006F0C41" w:rsidRDefault="006F0C41" w:rsidP="00DE3485">
      <w:pPr>
        <w:tabs>
          <w:tab w:val="left" w:pos="5480"/>
        </w:tabs>
        <w:spacing w:after="0" w:line="240" w:lineRule="auto"/>
      </w:pPr>
    </w:p>
    <w:p w14:paraId="0B15930B" w14:textId="15518720" w:rsidR="006F0C41" w:rsidRDefault="006F0C41" w:rsidP="00DE3485">
      <w:pPr>
        <w:tabs>
          <w:tab w:val="left" w:pos="5480"/>
        </w:tabs>
        <w:spacing w:after="0" w:line="240" w:lineRule="auto"/>
      </w:pPr>
      <w:r w:rsidRPr="006F0C41">
        <w:rPr>
          <w:noProof/>
        </w:rPr>
        <w:drawing>
          <wp:inline distT="0" distB="0" distL="0" distR="0" wp14:anchorId="73B9A3E0" wp14:editId="33D0ACA1">
            <wp:extent cx="3638550" cy="2647950"/>
            <wp:effectExtent l="0" t="0" r="0" b="0"/>
            <wp:docPr id="493980069" name="Picture 1" descr="A picture containing pixel, screensh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3980069" name="Picture 1" descr="A picture containing pixel, screenshot, diagram&#10;&#10;Description automatically generated"/>
                    <pic:cNvPicPr/>
                  </pic:nvPicPr>
                  <pic:blipFill>
                    <a:blip r:embed="rId16"/>
                    <a:stretch>
                      <a:fillRect/>
                    </a:stretch>
                  </pic:blipFill>
                  <pic:spPr>
                    <a:xfrm>
                      <a:off x="0" y="0"/>
                      <a:ext cx="3638550" cy="2647950"/>
                    </a:xfrm>
                    <a:prstGeom prst="rect">
                      <a:avLst/>
                    </a:prstGeom>
                  </pic:spPr>
                </pic:pic>
              </a:graphicData>
            </a:graphic>
          </wp:inline>
        </w:drawing>
      </w:r>
    </w:p>
    <w:p w14:paraId="39722F45" w14:textId="27A0C9E4" w:rsidR="0067304E" w:rsidRDefault="0067304E" w:rsidP="00DE3485">
      <w:pPr>
        <w:tabs>
          <w:tab w:val="left" w:pos="5480"/>
        </w:tabs>
        <w:spacing w:after="0" w:line="240" w:lineRule="auto"/>
      </w:pPr>
    </w:p>
    <w:p w14:paraId="3DDA8C2A" w14:textId="595E735B" w:rsidR="0067304E" w:rsidRDefault="0067304E" w:rsidP="00DE3485">
      <w:pPr>
        <w:tabs>
          <w:tab w:val="left" w:pos="5480"/>
        </w:tabs>
        <w:spacing w:after="0" w:line="240" w:lineRule="auto"/>
      </w:pPr>
      <w:r>
        <w:t xml:space="preserve">nWBV is a little bit skewed, but almost normal. It also needs to undergo a normalization process which may have resulted in this shape. </w:t>
      </w:r>
    </w:p>
    <w:p w14:paraId="1B06C110" w14:textId="77777777" w:rsidR="00FE2652" w:rsidRDefault="00FE2652" w:rsidP="00DE3485">
      <w:pPr>
        <w:tabs>
          <w:tab w:val="left" w:pos="5480"/>
        </w:tabs>
        <w:spacing w:after="0" w:line="240" w:lineRule="auto"/>
      </w:pPr>
    </w:p>
    <w:p w14:paraId="587E1656" w14:textId="40F36EA7" w:rsidR="0067304E" w:rsidRDefault="0067304E" w:rsidP="00DE3485">
      <w:pPr>
        <w:tabs>
          <w:tab w:val="left" w:pos="5480"/>
        </w:tabs>
        <w:spacing w:after="0" w:line="240" w:lineRule="auto"/>
      </w:pPr>
      <w:r w:rsidRPr="0067304E">
        <w:rPr>
          <w:noProof/>
        </w:rPr>
        <w:lastRenderedPageBreak/>
        <w:drawing>
          <wp:inline distT="0" distB="0" distL="0" distR="0" wp14:anchorId="55E8CFC3" wp14:editId="5F775689">
            <wp:extent cx="3686175" cy="2647950"/>
            <wp:effectExtent l="0" t="0" r="9525" b="0"/>
            <wp:docPr id="174770386" name="Picture 1" descr="A picture containing screenshot, rectangle, diagram, squ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770386" name="Picture 1" descr="A picture containing screenshot, rectangle, diagram, square&#10;&#10;Description automatically generated"/>
                    <pic:cNvPicPr/>
                  </pic:nvPicPr>
                  <pic:blipFill>
                    <a:blip r:embed="rId17"/>
                    <a:stretch>
                      <a:fillRect/>
                    </a:stretch>
                  </pic:blipFill>
                  <pic:spPr>
                    <a:xfrm>
                      <a:off x="0" y="0"/>
                      <a:ext cx="3686175" cy="2647950"/>
                    </a:xfrm>
                    <a:prstGeom prst="rect">
                      <a:avLst/>
                    </a:prstGeom>
                  </pic:spPr>
                </pic:pic>
              </a:graphicData>
            </a:graphic>
          </wp:inline>
        </w:drawing>
      </w:r>
    </w:p>
    <w:p w14:paraId="163155A0" w14:textId="77777777" w:rsidR="0067304E" w:rsidRDefault="0067304E" w:rsidP="00DE3485">
      <w:pPr>
        <w:tabs>
          <w:tab w:val="left" w:pos="5480"/>
        </w:tabs>
        <w:spacing w:after="0" w:line="240" w:lineRule="auto"/>
      </w:pPr>
    </w:p>
    <w:p w14:paraId="2DA9EFB8" w14:textId="76009BA4" w:rsidR="0067304E" w:rsidRDefault="0067304E" w:rsidP="00DE3485">
      <w:pPr>
        <w:tabs>
          <w:tab w:val="left" w:pos="5480"/>
        </w:tabs>
        <w:spacing w:after="0" w:line="240" w:lineRule="auto"/>
      </w:pPr>
      <w:r>
        <w:t xml:space="preserve">Similar situation for ASF which also looks like a perfect normal distribution. </w:t>
      </w:r>
    </w:p>
    <w:p w14:paraId="67261751" w14:textId="77777777" w:rsidR="0067304E" w:rsidRDefault="0067304E" w:rsidP="00DE3485">
      <w:pPr>
        <w:tabs>
          <w:tab w:val="left" w:pos="5480"/>
        </w:tabs>
        <w:spacing w:after="0" w:line="240" w:lineRule="auto"/>
      </w:pPr>
    </w:p>
    <w:p w14:paraId="779F1ED4" w14:textId="66BFF965" w:rsidR="0067304E" w:rsidRDefault="0067304E" w:rsidP="00DE3485">
      <w:pPr>
        <w:tabs>
          <w:tab w:val="left" w:pos="5480"/>
        </w:tabs>
        <w:spacing w:after="0" w:line="240" w:lineRule="auto"/>
      </w:pPr>
      <w:r w:rsidRPr="0067304E">
        <w:rPr>
          <w:noProof/>
        </w:rPr>
        <w:drawing>
          <wp:inline distT="0" distB="0" distL="0" distR="0" wp14:anchorId="6DCF96D8" wp14:editId="4FDABFAC">
            <wp:extent cx="3638550" cy="2647950"/>
            <wp:effectExtent l="0" t="0" r="0" b="0"/>
            <wp:docPr id="1700842157" name="Picture 1" descr="A picture containing pixel,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0842157" name="Picture 1" descr="A picture containing pixel, screenshot&#10;&#10;Description automatically generated"/>
                    <pic:cNvPicPr/>
                  </pic:nvPicPr>
                  <pic:blipFill>
                    <a:blip r:embed="rId18"/>
                    <a:stretch>
                      <a:fillRect/>
                    </a:stretch>
                  </pic:blipFill>
                  <pic:spPr>
                    <a:xfrm>
                      <a:off x="0" y="0"/>
                      <a:ext cx="3638550" cy="2647950"/>
                    </a:xfrm>
                    <a:prstGeom prst="rect">
                      <a:avLst/>
                    </a:prstGeom>
                  </pic:spPr>
                </pic:pic>
              </a:graphicData>
            </a:graphic>
          </wp:inline>
        </w:drawing>
      </w:r>
    </w:p>
    <w:p w14:paraId="682D41BA" w14:textId="77777777" w:rsidR="00A23C2C" w:rsidRDefault="00A23C2C" w:rsidP="00DE3485">
      <w:pPr>
        <w:tabs>
          <w:tab w:val="left" w:pos="5480"/>
        </w:tabs>
        <w:spacing w:after="0" w:line="240" w:lineRule="auto"/>
      </w:pPr>
    </w:p>
    <w:p w14:paraId="38614620" w14:textId="0E10512A" w:rsidR="00A23C2C" w:rsidRDefault="00A23C2C" w:rsidP="00A23C2C">
      <w:pPr>
        <w:tabs>
          <w:tab w:val="left" w:pos="720"/>
        </w:tabs>
        <w:spacing w:after="0" w:line="240" w:lineRule="auto"/>
      </w:pPr>
      <w:r>
        <w:tab/>
        <w:t>The boxplots for this data shows varying levels of outliers and whether they are mostly within the 2 center quartiles of IQR. Since I have so few samples</w:t>
      </w:r>
      <w:r w:rsidR="004A54A3">
        <w:t>,</w:t>
      </w:r>
      <w:r>
        <w:t xml:space="preserve"> I think it’s best not to remove the outliers. Most of the patients are healthy, non-demented controls</w:t>
      </w:r>
      <w:r w:rsidR="00BD1F74">
        <w:t>, thus, r</w:t>
      </w:r>
      <w:r>
        <w:t xml:space="preserve">emoving outliers would likely remove many of the AD patients who are the ones </w:t>
      </w:r>
      <w:r w:rsidR="00407D41">
        <w:t xml:space="preserve">I intend to </w:t>
      </w:r>
      <w:r>
        <w:t xml:space="preserve">diagnose. </w:t>
      </w:r>
      <w:r w:rsidR="00DB5316">
        <w:t>Many</w:t>
      </w:r>
      <w:r w:rsidR="009B1646">
        <w:t xml:space="preserve"> of the hallmarks of Alzheimer’s should be outliers compared to healthy controls. </w:t>
      </w:r>
    </w:p>
    <w:p w14:paraId="392C522C" w14:textId="77777777" w:rsidR="004A54A3" w:rsidRDefault="004A54A3" w:rsidP="00A23C2C">
      <w:pPr>
        <w:tabs>
          <w:tab w:val="left" w:pos="720"/>
        </w:tabs>
        <w:spacing w:after="0" w:line="240" w:lineRule="auto"/>
      </w:pPr>
    </w:p>
    <w:p w14:paraId="1A6ACC97" w14:textId="528C526E" w:rsidR="004A54A3" w:rsidRDefault="004A54A3" w:rsidP="00A23C2C">
      <w:pPr>
        <w:tabs>
          <w:tab w:val="left" w:pos="720"/>
        </w:tabs>
        <w:spacing w:after="0" w:line="240" w:lineRule="auto"/>
      </w:pPr>
      <w:r>
        <w:rPr>
          <w:noProof/>
        </w:rPr>
        <w:lastRenderedPageBreak/>
        <w:drawing>
          <wp:inline distT="0" distB="0" distL="0" distR="0" wp14:anchorId="6C431D66" wp14:editId="1F71DA56">
            <wp:extent cx="5943600" cy="3557905"/>
            <wp:effectExtent l="0" t="0" r="0" b="4445"/>
            <wp:docPr id="379345568" name="Picture 1" descr="A picture containing text, screenshot, diagram, rect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9345568" name="Picture 1" descr="A picture containing text, screenshot, diagram, rectangle&#10;&#10;Description automatically generated"/>
                    <pic:cNvPicPr/>
                  </pic:nvPicPr>
                  <pic:blipFill>
                    <a:blip r:embed="rId19"/>
                    <a:stretch>
                      <a:fillRect/>
                    </a:stretch>
                  </pic:blipFill>
                  <pic:spPr>
                    <a:xfrm>
                      <a:off x="0" y="0"/>
                      <a:ext cx="5943600" cy="3557905"/>
                    </a:xfrm>
                    <a:prstGeom prst="rect">
                      <a:avLst/>
                    </a:prstGeom>
                  </pic:spPr>
                </pic:pic>
              </a:graphicData>
            </a:graphic>
          </wp:inline>
        </w:drawing>
      </w:r>
    </w:p>
    <w:p w14:paraId="007BB61F" w14:textId="77777777" w:rsidR="00A23C2C" w:rsidRDefault="00A23C2C" w:rsidP="00A23C2C">
      <w:pPr>
        <w:tabs>
          <w:tab w:val="left" w:pos="720"/>
        </w:tabs>
        <w:spacing w:after="0" w:line="240" w:lineRule="auto"/>
      </w:pPr>
    </w:p>
    <w:p w14:paraId="024B5641" w14:textId="323E642E" w:rsidR="00A23C2C" w:rsidRDefault="004A54A3" w:rsidP="00ED58A0">
      <w:pPr>
        <w:tabs>
          <w:tab w:val="left" w:pos="5480"/>
        </w:tabs>
        <w:spacing w:after="0" w:line="240" w:lineRule="auto"/>
      </w:pPr>
      <w:r>
        <w:t>###### Filtering</w:t>
      </w:r>
    </w:p>
    <w:p w14:paraId="4DC129A9" w14:textId="77777777" w:rsidR="00D913D0" w:rsidRDefault="00D913D0" w:rsidP="00DE3485">
      <w:pPr>
        <w:tabs>
          <w:tab w:val="left" w:pos="5480"/>
        </w:tabs>
        <w:spacing w:after="0" w:line="240" w:lineRule="auto"/>
      </w:pPr>
    </w:p>
    <w:p w14:paraId="46915C06" w14:textId="202D8D2A" w:rsidR="00041458" w:rsidRDefault="00041458" w:rsidP="00DE3485">
      <w:pPr>
        <w:tabs>
          <w:tab w:val="left" w:pos="5480"/>
        </w:tabs>
        <w:spacing w:after="0" w:line="240" w:lineRule="auto"/>
      </w:pPr>
      <w:r>
        <w:t>As all patients are right-handed, this removes variability from left-handed dominance, so this column no longer provides utility in training an ML algorithm and can be removed.</w:t>
      </w:r>
    </w:p>
    <w:p w14:paraId="665FACCB" w14:textId="7F74D7C3" w:rsidR="0042686C" w:rsidRDefault="0042686C" w:rsidP="00DE3485">
      <w:pPr>
        <w:tabs>
          <w:tab w:val="left" w:pos="5480"/>
        </w:tabs>
        <w:spacing w:after="0" w:line="240" w:lineRule="auto"/>
      </w:pPr>
      <w:r>
        <w:t>Since I will be focusing on the cross-sectional cohort, I can drop the patient ID column. T</w:t>
      </w:r>
    </w:p>
    <w:p w14:paraId="79C0B96E" w14:textId="33015099" w:rsidR="0042686C" w:rsidRDefault="0042686C" w:rsidP="00DE3485">
      <w:pPr>
        <w:tabs>
          <w:tab w:val="left" w:pos="5480"/>
        </w:tabs>
        <w:spacing w:after="0" w:line="240" w:lineRule="auto"/>
      </w:pPr>
      <w:r>
        <w:t>Regroup CDR</w:t>
      </w:r>
    </w:p>
    <w:p w14:paraId="12467027" w14:textId="77777777" w:rsidR="00051ECD" w:rsidRDefault="00051ECD" w:rsidP="00DE3485">
      <w:pPr>
        <w:tabs>
          <w:tab w:val="left" w:pos="5480"/>
        </w:tabs>
        <w:spacing w:after="0" w:line="240" w:lineRule="auto"/>
      </w:pPr>
    </w:p>
    <w:p w14:paraId="49A13132" w14:textId="415F90EF" w:rsidR="008A50E0" w:rsidRDefault="008A50E0" w:rsidP="00DE3485">
      <w:pPr>
        <w:tabs>
          <w:tab w:val="left" w:pos="5480"/>
        </w:tabs>
        <w:spacing w:after="0" w:line="240" w:lineRule="auto"/>
      </w:pPr>
      <w:r>
        <w:t>TODO</w:t>
      </w:r>
    </w:p>
    <w:p w14:paraId="061D60CC" w14:textId="1DDEED76" w:rsidR="008A50E0" w:rsidRPr="00DE3485" w:rsidRDefault="008A50E0" w:rsidP="008A50E0">
      <w:pPr>
        <w:pStyle w:val="ListParagraph"/>
        <w:numPr>
          <w:ilvl w:val="0"/>
          <w:numId w:val="1"/>
        </w:numPr>
        <w:tabs>
          <w:tab w:val="left" w:pos="5480"/>
        </w:tabs>
        <w:spacing w:after="0" w:line="240" w:lineRule="auto"/>
      </w:pPr>
      <w:r>
        <w:t>Convert into MD format</w:t>
      </w:r>
    </w:p>
    <w:sectPr w:rsidR="008A50E0" w:rsidRPr="00DE348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3490C0D"/>
    <w:multiLevelType w:val="hybridMultilevel"/>
    <w:tmpl w:val="9A1463DE"/>
    <w:lvl w:ilvl="0" w:tplc="28605490">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B0C20EF"/>
    <w:multiLevelType w:val="hybridMultilevel"/>
    <w:tmpl w:val="10EA39B2"/>
    <w:lvl w:ilvl="0" w:tplc="EF2AB91C">
      <w:start w:val="1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265114646">
    <w:abstractNumId w:val="1"/>
  </w:num>
  <w:num w:numId="2" w16cid:durableId="182277368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oNotDisplayPageBoundarie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E3485"/>
    <w:rsid w:val="00012A3F"/>
    <w:rsid w:val="00041458"/>
    <w:rsid w:val="00051ECD"/>
    <w:rsid w:val="00072AD6"/>
    <w:rsid w:val="0008770D"/>
    <w:rsid w:val="00090745"/>
    <w:rsid w:val="000A21E6"/>
    <w:rsid w:val="000B7F4F"/>
    <w:rsid w:val="000E3311"/>
    <w:rsid w:val="00162E82"/>
    <w:rsid w:val="0016784D"/>
    <w:rsid w:val="00172020"/>
    <w:rsid w:val="00185F9A"/>
    <w:rsid w:val="00191666"/>
    <w:rsid w:val="001B5027"/>
    <w:rsid w:val="001E6FCF"/>
    <w:rsid w:val="002B369A"/>
    <w:rsid w:val="002C0777"/>
    <w:rsid w:val="00311307"/>
    <w:rsid w:val="00314891"/>
    <w:rsid w:val="00360AB1"/>
    <w:rsid w:val="00370F87"/>
    <w:rsid w:val="00375332"/>
    <w:rsid w:val="00387BB0"/>
    <w:rsid w:val="003C7232"/>
    <w:rsid w:val="003F5442"/>
    <w:rsid w:val="00407D41"/>
    <w:rsid w:val="0042686C"/>
    <w:rsid w:val="00432BFE"/>
    <w:rsid w:val="004506FD"/>
    <w:rsid w:val="00456E72"/>
    <w:rsid w:val="004A54A3"/>
    <w:rsid w:val="004C1CF9"/>
    <w:rsid w:val="00502F2C"/>
    <w:rsid w:val="00511DD9"/>
    <w:rsid w:val="0053561A"/>
    <w:rsid w:val="00545D31"/>
    <w:rsid w:val="0054641E"/>
    <w:rsid w:val="00574018"/>
    <w:rsid w:val="005749D5"/>
    <w:rsid w:val="0058465B"/>
    <w:rsid w:val="005962D2"/>
    <w:rsid w:val="005B31D6"/>
    <w:rsid w:val="0062030E"/>
    <w:rsid w:val="0067304E"/>
    <w:rsid w:val="00675CDC"/>
    <w:rsid w:val="00697446"/>
    <w:rsid w:val="006B7D60"/>
    <w:rsid w:val="006E4930"/>
    <w:rsid w:val="006F0C41"/>
    <w:rsid w:val="007126C0"/>
    <w:rsid w:val="00784F75"/>
    <w:rsid w:val="007A20A8"/>
    <w:rsid w:val="007A6E53"/>
    <w:rsid w:val="007C7F8C"/>
    <w:rsid w:val="007F2479"/>
    <w:rsid w:val="00811D68"/>
    <w:rsid w:val="00836D8F"/>
    <w:rsid w:val="00843164"/>
    <w:rsid w:val="0085522C"/>
    <w:rsid w:val="0089731D"/>
    <w:rsid w:val="008A4DDE"/>
    <w:rsid w:val="008A4F6A"/>
    <w:rsid w:val="008A50E0"/>
    <w:rsid w:val="008B50F8"/>
    <w:rsid w:val="008D5E1F"/>
    <w:rsid w:val="008D7BB5"/>
    <w:rsid w:val="00912FCD"/>
    <w:rsid w:val="00931301"/>
    <w:rsid w:val="009630E8"/>
    <w:rsid w:val="009633A9"/>
    <w:rsid w:val="009740E6"/>
    <w:rsid w:val="00983439"/>
    <w:rsid w:val="009A1F12"/>
    <w:rsid w:val="009A7373"/>
    <w:rsid w:val="009B1646"/>
    <w:rsid w:val="009D4701"/>
    <w:rsid w:val="009E2BCB"/>
    <w:rsid w:val="009F0117"/>
    <w:rsid w:val="009F7C3D"/>
    <w:rsid w:val="00A054DD"/>
    <w:rsid w:val="00A23C2C"/>
    <w:rsid w:val="00A42636"/>
    <w:rsid w:val="00A50217"/>
    <w:rsid w:val="00A724EF"/>
    <w:rsid w:val="00A861E5"/>
    <w:rsid w:val="00AA3039"/>
    <w:rsid w:val="00AB09B4"/>
    <w:rsid w:val="00AB2D4C"/>
    <w:rsid w:val="00AD13C8"/>
    <w:rsid w:val="00AD61F1"/>
    <w:rsid w:val="00AF2209"/>
    <w:rsid w:val="00B15883"/>
    <w:rsid w:val="00B22B1C"/>
    <w:rsid w:val="00B23298"/>
    <w:rsid w:val="00B314F1"/>
    <w:rsid w:val="00B3167D"/>
    <w:rsid w:val="00B37A7A"/>
    <w:rsid w:val="00B42A70"/>
    <w:rsid w:val="00B55C4F"/>
    <w:rsid w:val="00B64BC3"/>
    <w:rsid w:val="00BA3C3A"/>
    <w:rsid w:val="00BC6201"/>
    <w:rsid w:val="00BD1F74"/>
    <w:rsid w:val="00BD50E1"/>
    <w:rsid w:val="00BD596A"/>
    <w:rsid w:val="00C37629"/>
    <w:rsid w:val="00C531E8"/>
    <w:rsid w:val="00C72666"/>
    <w:rsid w:val="00C77E25"/>
    <w:rsid w:val="00C9462F"/>
    <w:rsid w:val="00CA2365"/>
    <w:rsid w:val="00CC57E4"/>
    <w:rsid w:val="00CD0875"/>
    <w:rsid w:val="00D3125B"/>
    <w:rsid w:val="00D913D0"/>
    <w:rsid w:val="00D96014"/>
    <w:rsid w:val="00DA0DDC"/>
    <w:rsid w:val="00DA751E"/>
    <w:rsid w:val="00DB5316"/>
    <w:rsid w:val="00DC3885"/>
    <w:rsid w:val="00DC388D"/>
    <w:rsid w:val="00DD2FA2"/>
    <w:rsid w:val="00DE3485"/>
    <w:rsid w:val="00DE651B"/>
    <w:rsid w:val="00E44BE0"/>
    <w:rsid w:val="00E56160"/>
    <w:rsid w:val="00E6351E"/>
    <w:rsid w:val="00E64A4F"/>
    <w:rsid w:val="00E739D4"/>
    <w:rsid w:val="00E82416"/>
    <w:rsid w:val="00E837EC"/>
    <w:rsid w:val="00EB0598"/>
    <w:rsid w:val="00ED55AE"/>
    <w:rsid w:val="00ED58A0"/>
    <w:rsid w:val="00EE1F41"/>
    <w:rsid w:val="00F0464E"/>
    <w:rsid w:val="00F071C2"/>
    <w:rsid w:val="00F22664"/>
    <w:rsid w:val="00F35C58"/>
    <w:rsid w:val="00F40CBC"/>
    <w:rsid w:val="00F430E5"/>
    <w:rsid w:val="00F65A47"/>
    <w:rsid w:val="00F678E1"/>
    <w:rsid w:val="00FE265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848B88"/>
  <w15:chartTrackingRefBased/>
  <w15:docId w15:val="{79012566-3419-4BB2-8C6B-7709D9F9FD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A50E0"/>
    <w:pPr>
      <w:ind w:left="720"/>
      <w:contextualSpacing/>
    </w:pPr>
  </w:style>
  <w:style w:type="paragraph" w:styleId="Bibliography">
    <w:name w:val="Bibliography"/>
    <w:basedOn w:val="Normal"/>
    <w:next w:val="Normal"/>
    <w:uiPriority w:val="37"/>
    <w:semiHidden/>
    <w:unhideWhenUsed/>
    <w:rsid w:val="00B2329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9.png"/><Relationship Id="rId18" Type="http://schemas.openxmlformats.org/officeDocument/2006/relationships/image" Target="media/image14.png"/><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image" Target="media/image3.png"/><Relationship Id="rId12" Type="http://schemas.openxmlformats.org/officeDocument/2006/relationships/image" Target="media/image8.png"/><Relationship Id="rId17" Type="http://schemas.openxmlformats.org/officeDocument/2006/relationships/image" Target="media/image13.png"/><Relationship Id="rId2" Type="http://schemas.openxmlformats.org/officeDocument/2006/relationships/styles" Target="styles.xml"/><Relationship Id="rId16" Type="http://schemas.openxmlformats.org/officeDocument/2006/relationships/image" Target="media/image12.png"/><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7.png"/><Relationship Id="rId5" Type="http://schemas.openxmlformats.org/officeDocument/2006/relationships/image" Target="media/image1.jpeg"/><Relationship Id="rId15" Type="http://schemas.openxmlformats.org/officeDocument/2006/relationships/image" Target="media/image11.png"/><Relationship Id="rId10" Type="http://schemas.openxmlformats.org/officeDocument/2006/relationships/image" Target="media/image6.png"/><Relationship Id="rId19" Type="http://schemas.openxmlformats.org/officeDocument/2006/relationships/image" Target="media/image15.pn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image" Target="media/image1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67</TotalTime>
  <Pages>13</Pages>
  <Words>10524</Words>
  <Characters>59991</Characters>
  <Application>Microsoft Office Word</Application>
  <DocSecurity>0</DocSecurity>
  <Lines>499</Lines>
  <Paragraphs>1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3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ugene Fong</dc:creator>
  <cp:keywords/>
  <dc:description/>
  <cp:lastModifiedBy>Eugene Fong</cp:lastModifiedBy>
  <cp:revision>140</cp:revision>
  <dcterms:created xsi:type="dcterms:W3CDTF">2023-05-11T14:54:00Z</dcterms:created>
  <dcterms:modified xsi:type="dcterms:W3CDTF">2023-05-13T17: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rLk2eoP9"/&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